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272A61" w14:textId="77777777" w:rsidR="009F47C7" w:rsidRPr="00FE5A7D" w:rsidRDefault="00000000" w:rsidP="00147DD2">
      <w:pPr>
        <w:rPr>
          <w:b/>
          <w:bCs/>
          <w:sz w:val="36"/>
          <w:szCs w:val="36"/>
        </w:rPr>
      </w:pPr>
      <w:bookmarkStart w:id="0" w:name="supporting-information"/>
      <w:r w:rsidRPr="00FE5A7D">
        <w:rPr>
          <w:b/>
          <w:bCs/>
          <w:sz w:val="36"/>
          <w:szCs w:val="36"/>
        </w:rPr>
        <w:t>Supporting Information</w:t>
      </w:r>
    </w:p>
    <w:p w14:paraId="5891BE8D" w14:textId="77777777" w:rsidR="009F47C7" w:rsidRPr="00FE5A7D" w:rsidRDefault="00000000" w:rsidP="00147DD2">
      <w:pPr>
        <w:rPr>
          <w:b/>
          <w:bCs/>
        </w:rPr>
      </w:pPr>
      <w:bookmarkStart w:id="1" w:name="X61920d043a979f98ebd741c77f7cdf38bae6db9"/>
      <w:r w:rsidRPr="00FE5A7D">
        <w:rPr>
          <w:b/>
          <w:bCs/>
        </w:rPr>
        <w:t>Interpreting UniFrac with Absolute Abundance: A Conceptual and Practical Guide</w:t>
      </w:r>
    </w:p>
    <w:p w14:paraId="6A48160A" w14:textId="77777777" w:rsidR="009F47C7" w:rsidRPr="00147DD2" w:rsidRDefault="00000000" w:rsidP="00147DD2">
      <w:r w:rsidRPr="00147DD2">
        <w:t>Augustus Pendleton</w:t>
      </w:r>
      <w:r w:rsidRPr="00147DD2">
        <w:rPr>
          <w:vertAlign w:val="superscript"/>
        </w:rPr>
        <w:t>1</w:t>
      </w:r>
      <w:r w:rsidRPr="00147DD2">
        <w:t>* &amp; Marian L. Schmidt</w:t>
      </w:r>
      <w:r w:rsidRPr="00147DD2">
        <w:rPr>
          <w:vertAlign w:val="superscript"/>
        </w:rPr>
        <w:t>1</w:t>
      </w:r>
      <w:r w:rsidRPr="00147DD2">
        <w:t>*</w:t>
      </w:r>
    </w:p>
    <w:p w14:paraId="6A827045" w14:textId="77777777" w:rsidR="009F47C7" w:rsidRPr="00147DD2" w:rsidRDefault="00000000" w:rsidP="00147DD2">
      <w:r w:rsidRPr="00147DD2">
        <w:rPr>
          <w:vertAlign w:val="superscript"/>
        </w:rPr>
        <w:t>1</w:t>
      </w:r>
      <w:r w:rsidRPr="00147DD2">
        <w:t>Department of Microbiology, Cornell University, 123 Wing Dr, Ithaca, NY 14850, USA</w:t>
      </w:r>
    </w:p>
    <w:p w14:paraId="291A03D3" w14:textId="5A6031CA" w:rsidR="009F47C7" w:rsidRPr="00147DD2" w:rsidRDefault="00000000" w:rsidP="00147DD2">
      <w:r w:rsidRPr="00147DD2">
        <w:t xml:space="preserve">Corresponding Authors: Augustus Pendleton: </w:t>
      </w:r>
      <w:r w:rsidRPr="00FE5A7D">
        <w:t>arp277@cornell.edu</w:t>
      </w:r>
      <w:r w:rsidRPr="00147DD2">
        <w:t xml:space="preserve">; Marian L. Schmidt: </w:t>
      </w:r>
      <w:r w:rsidRPr="00FE5A7D">
        <w:t>marschmi@cornell.edu</w:t>
      </w:r>
    </w:p>
    <w:p w14:paraId="661179AF" w14:textId="77777777" w:rsidR="009F47C7" w:rsidRPr="00147DD2" w:rsidRDefault="00000000" w:rsidP="00147DD2">
      <w:r w:rsidRPr="00147DD2">
        <w:br w:type="page"/>
      </w:r>
    </w:p>
    <w:p w14:paraId="765A2C07" w14:textId="77777777" w:rsidR="0018719C" w:rsidRDefault="0018719C">
      <w:pPr>
        <w:rPr>
          <w:b/>
          <w:bCs/>
        </w:rPr>
      </w:pPr>
      <w:bookmarkStart w:id="2" w:name="supplemental-figures"/>
      <w:bookmarkEnd w:id="1"/>
      <w:r w:rsidRPr="0018719C">
        <w:rPr>
          <w:b/>
          <w:bCs/>
        </w:rPr>
        <w:lastRenderedPageBreak/>
        <w:t>Supporting Methods</w:t>
      </w:r>
    </w:p>
    <w:p w14:paraId="09F2BB2C" w14:textId="16D33BC1" w:rsidR="00776077" w:rsidRPr="00776077" w:rsidRDefault="00776077">
      <w:pPr>
        <w:rPr>
          <w:i/>
          <w:iCs/>
        </w:rPr>
      </w:pPr>
      <w:r>
        <w:rPr>
          <w:i/>
          <w:iCs/>
        </w:rPr>
        <w:t>ASV Generation and Phylogenetic Tree Construction</w:t>
      </w:r>
    </w:p>
    <w:p w14:paraId="4F335009" w14:textId="31780B3E" w:rsidR="008D3DD3" w:rsidRPr="007C375A" w:rsidRDefault="00280F5F">
      <w:r w:rsidRPr="007C375A">
        <w:tab/>
        <w:t xml:space="preserve">Sequencing data and identifying metadata were downloaded from the Sequence Read Archive (SRA), from BioProject </w:t>
      </w:r>
      <w:commentRangeStart w:id="3"/>
      <w:r w:rsidRPr="007C375A">
        <w:t xml:space="preserve">IDs </w:t>
      </w:r>
      <w:r w:rsidR="007C375A" w:rsidRPr="007C375A">
        <w:t>PRJNA815056</w:t>
      </w:r>
      <w:r w:rsidR="007C375A" w:rsidRPr="007C375A">
        <w:t xml:space="preserve">, </w:t>
      </w:r>
      <w:r w:rsidR="007C375A" w:rsidRPr="007C375A">
        <w:t> </w:t>
      </w:r>
      <w:hyperlink r:id="rId7" w:history="1">
        <w:r w:rsidR="007C375A" w:rsidRPr="007C375A">
          <w:rPr>
            <w:rStyle w:val="Hyperlink"/>
            <w:color w:val="000000" w:themeColor="text1"/>
          </w:rPr>
          <w:t>PRJNA575097</w:t>
        </w:r>
      </w:hyperlink>
      <w:r w:rsidR="007C375A" w:rsidRPr="007C375A">
        <w:rPr>
          <w:color w:val="000000" w:themeColor="text1"/>
        </w:rPr>
        <w:t xml:space="preserve">, </w:t>
      </w:r>
      <w:r w:rsidR="007C375A" w:rsidRPr="007C375A">
        <w:rPr>
          <w:color w:val="000000" w:themeColor="text1"/>
        </w:rPr>
        <w:t>PRJNA1212049</w:t>
      </w:r>
      <w:commentRangeEnd w:id="3"/>
      <w:r w:rsidR="00A4105D">
        <w:rPr>
          <w:rStyle w:val="CommentReference"/>
        </w:rPr>
        <w:commentReference w:id="3"/>
      </w:r>
      <w:r w:rsidRPr="007C375A">
        <w:t xml:space="preserve">. </w:t>
      </w:r>
      <w:r w:rsidR="00484B8C" w:rsidRPr="007C375A">
        <w:t xml:space="preserve">Full details and code of the Pendleton et al. 2025 data analysis are included within that paper and associated </w:t>
      </w:r>
      <w:proofErr w:type="spellStart"/>
      <w:r w:rsidR="00484B8C" w:rsidRPr="007C375A">
        <w:t>Github</w:t>
      </w:r>
      <w:proofErr w:type="spellEnd"/>
      <w:r w:rsidR="00484B8C" w:rsidRPr="007C375A">
        <w:t xml:space="preserve"> repository and not shown here. </w:t>
      </w:r>
      <w:r w:rsidR="00F71C12" w:rsidRPr="007C375A">
        <w:t xml:space="preserve">Each dataset varied substantially in terms of which 16S region it targeted, sequencing strategy, and read quality, so ASV generation varied between them in terms of primer removal, filtering, and trimming (see code for </w:t>
      </w:r>
      <w:r w:rsidR="00776077" w:rsidRPr="007C375A">
        <w:t xml:space="preserve">full </w:t>
      </w:r>
      <w:r w:rsidR="00F71C12" w:rsidRPr="007C375A">
        <w:t xml:space="preserve">description of these steps). Post trimming, all ASVs were generated using the same methods within the standard DADA2 workflow. Chimaeras were removed, and ASVs were size selected (252/253 bp for V4 datasets, &gt;400bp for V3-V4 datasets). </w:t>
      </w:r>
      <w:r w:rsidR="00484B8C" w:rsidRPr="007C375A">
        <w:t xml:space="preserve">Taxonomy was assigned via the Silva v138.2 </w:t>
      </w:r>
      <w:proofErr w:type="gramStart"/>
      <w:r w:rsidR="00484B8C" w:rsidRPr="007C375A">
        <w:t>database, and</w:t>
      </w:r>
      <w:proofErr w:type="gramEnd"/>
      <w:r w:rsidR="00484B8C" w:rsidRPr="007C375A">
        <w:t xml:space="preserve"> used to remove mitochondrial and chloroplast sequences. </w:t>
      </w:r>
      <w:r w:rsidR="00776077" w:rsidRPr="007C375A">
        <w:t xml:space="preserve">When sequencing positives or negatives were present, they were removed. </w:t>
      </w:r>
    </w:p>
    <w:p w14:paraId="0AF15798" w14:textId="23709401" w:rsidR="00776077" w:rsidRDefault="00776077">
      <w:r>
        <w:tab/>
        <w:t xml:space="preserve">Phylogenetic trees were built using alignment via MAFFT followed by </w:t>
      </w:r>
      <w:proofErr w:type="spellStart"/>
      <w:r>
        <w:t>FastTree</w:t>
      </w:r>
      <w:proofErr w:type="spellEnd"/>
      <w:r>
        <w:t xml:space="preserve"> under a generalized time-reversible model. Trees were visualized via </w:t>
      </w:r>
      <w:proofErr w:type="spellStart"/>
      <w:r>
        <w:t>ggtree</w:t>
      </w:r>
      <w:proofErr w:type="spellEnd"/>
      <w:r>
        <w:t xml:space="preserve"> in R, and anomalously long branches were removed</w:t>
      </w:r>
      <w:r w:rsidR="0059681F">
        <w:t xml:space="preserve"> using ape</w:t>
      </w:r>
      <w:r>
        <w:t xml:space="preserve">. Trees, metadata, taxonomy, and ASV abundances (OTU tables) were organized and analyzed using </w:t>
      </w:r>
      <w:proofErr w:type="spellStart"/>
      <w:r>
        <w:t>phyloseq</w:t>
      </w:r>
      <w:proofErr w:type="spellEnd"/>
      <w:r>
        <w:t xml:space="preserve">. </w:t>
      </w:r>
    </w:p>
    <w:p w14:paraId="6F084176" w14:textId="523918B5" w:rsidR="00776077" w:rsidRPr="00776077" w:rsidRDefault="00776077">
      <w:r>
        <w:rPr>
          <w:i/>
          <w:iCs/>
        </w:rPr>
        <w:t xml:space="preserve">Rarefaction and </w:t>
      </w:r>
      <m:oMath>
        <m:r>
          <w:rPr>
            <w:rFonts w:ascii="Cambria Math" w:hAnsi="Cambria Math"/>
          </w:rPr>
          <m:t>β</m:t>
        </m:r>
      </m:oMath>
      <w:r>
        <w:rPr>
          <w:rFonts w:eastAsiaTheme="minorEastAsia"/>
          <w:i/>
          <w:iCs/>
        </w:rPr>
        <w:t>-diversity</w:t>
      </w:r>
      <w:r>
        <w:tab/>
      </w:r>
    </w:p>
    <w:p w14:paraId="7051E45A" w14:textId="245A11F6" w:rsidR="009147AC" w:rsidRDefault="00776077">
      <w:r>
        <w:rPr>
          <w:b/>
          <w:bCs/>
        </w:rPr>
        <w:tab/>
      </w:r>
      <w:r>
        <w:t xml:space="preserve">To generate rarefied ASV tables of equal sequencing depth, ASV abundance matrices were subsampled using a multivariate hypergeometric distribution via the </w:t>
      </w:r>
      <w:proofErr w:type="spellStart"/>
      <w:r>
        <w:t>rmvhyper</w:t>
      </w:r>
      <w:proofErr w:type="spellEnd"/>
      <w:r>
        <w:t xml:space="preserve"> function in the </w:t>
      </w:r>
      <w:proofErr w:type="spellStart"/>
      <w:r>
        <w:t>extraDistr</w:t>
      </w:r>
      <w:proofErr w:type="spellEnd"/>
      <w:r>
        <w:t xml:space="preserve"> package (see </w:t>
      </w:r>
      <w:proofErr w:type="spellStart"/>
      <w:r>
        <w:t>generate_rarefied_abs_</w:t>
      </w:r>
      <w:proofErr w:type="gramStart"/>
      <w:r>
        <w:t>tables.R</w:t>
      </w:r>
      <w:proofErr w:type="spellEnd"/>
      <w:proofErr w:type="gramEnd"/>
      <w:r>
        <w:t>). Each ASV was then converted to relative abundances, and then to absolute abundances by multiplying the relative abundance by each samples cell count or 16S copy number. Bray-</w:t>
      </w:r>
      <w:proofErr w:type="gramStart"/>
      <w:r>
        <w:t>Curtis</w:t>
      </w:r>
      <w:proofErr w:type="gramEnd"/>
      <w:r>
        <w:t xml:space="preserve"> dissimilarities were calculated via the </w:t>
      </w:r>
      <w:proofErr w:type="spellStart"/>
      <w:r>
        <w:t>vegdist</w:t>
      </w:r>
      <w:proofErr w:type="spellEnd"/>
      <w:r>
        <w:t xml:space="preserve"> function in vegan. </w:t>
      </w:r>
      <w:r w:rsidR="009147AC">
        <w:t xml:space="preserve">Unless otherwise noted, all </w:t>
      </w:r>
      <w:proofErr w:type="spellStart"/>
      <w:r w:rsidR="009147AC">
        <w:t>Unifrac</w:t>
      </w:r>
      <w:proofErr w:type="spellEnd"/>
      <w:r w:rsidR="009147AC">
        <w:t xml:space="preserve"> distances were calculated via the </w:t>
      </w:r>
      <w:proofErr w:type="spellStart"/>
      <w:r w:rsidR="009147AC">
        <w:t>GUnifrac</w:t>
      </w:r>
      <w:proofErr w:type="spellEnd"/>
      <w:r w:rsidR="009147AC">
        <w:t xml:space="preserve"> package. Final distance matrices were the average of all rarefied distance matrices. All samples within each dataset were used for contour plots in Figure 2.</w:t>
      </w:r>
    </w:p>
    <w:p w14:paraId="69ACD6C9" w14:textId="77777777" w:rsidR="009147AC" w:rsidRDefault="009147AC">
      <w:pPr>
        <w:rPr>
          <w:i/>
          <w:iCs/>
        </w:rPr>
      </w:pPr>
      <w:r>
        <w:t xml:space="preserve"> </w:t>
      </w:r>
      <w:r>
        <w:rPr>
          <w:i/>
          <w:iCs/>
        </w:rPr>
        <w:t>PERMANOVAs and Ordinations</w:t>
      </w:r>
    </w:p>
    <w:p w14:paraId="7AD40E06" w14:textId="77777777" w:rsidR="00A805AC" w:rsidRDefault="009147AC">
      <w:r>
        <w:tab/>
        <w:t>PERMANOVAs were conducted via the adonis2 function in vegan</w:t>
      </w:r>
      <w:r w:rsidR="00A805AC">
        <w:t xml:space="preserve"> (Fig. 3 and Fig. S2)</w:t>
      </w:r>
      <w:r>
        <w:t xml:space="preserve">. To limit confounding variables, not all samples were used in these analyses. From the cooling water dataset, just samples from Reactor cycle 1 were used. For the mouse gut, just stool samples were used. For the soil dataset, just mature samples were used. All PERMANOVAs were run with 1,000 iterations. </w:t>
      </w:r>
      <w:r w:rsidR="00A805AC">
        <w:t xml:space="preserve">These same, simplified datasets were used for Principal Coordinates Analysis in Fig S3. </w:t>
      </w:r>
    </w:p>
    <w:p w14:paraId="65787655" w14:textId="77777777" w:rsidR="00A805AC" w:rsidRDefault="00A805AC">
      <w:pPr>
        <w:rPr>
          <w:i/>
          <w:iCs/>
        </w:rPr>
      </w:pPr>
      <w:r>
        <w:rPr>
          <w:i/>
          <w:iCs/>
        </w:rPr>
        <w:t>Timing Analysis</w:t>
      </w:r>
    </w:p>
    <w:p w14:paraId="31DB1F32" w14:textId="77777777" w:rsidR="006346B8" w:rsidRDefault="00A805AC">
      <w:r>
        <w:tab/>
        <w:t xml:space="preserve">To estimate computational time, we subsampled the soil dataset to </w:t>
      </w:r>
      <w:r w:rsidR="006346B8">
        <w:t xml:space="preserve">a </w:t>
      </w:r>
      <w:r>
        <w:t xml:space="preserve">set </w:t>
      </w:r>
      <w:r w:rsidR="007D6A7F">
        <w:t xml:space="preserve">number of ASVs, samples, and </w:t>
      </w:r>
      <m:oMath>
        <m:r>
          <w:rPr>
            <w:rFonts w:ascii="Cambria Math" w:hAnsi="Cambria Math"/>
          </w:rPr>
          <m:t>α</m:t>
        </m:r>
      </m:oMath>
      <w:r w:rsidR="007D6A7F">
        <w:t xml:space="preserve"> numbers. When testing ASV number, we used 10 samples and one </w:t>
      </w:r>
      <m:oMath>
        <m:r>
          <w:rPr>
            <w:rFonts w:ascii="Cambria Math" w:hAnsi="Cambria Math"/>
          </w:rPr>
          <m:t>α</m:t>
        </m:r>
      </m:oMath>
      <w:r>
        <w:t xml:space="preserve"> </w:t>
      </w:r>
      <w:r w:rsidR="007D6A7F">
        <w:t xml:space="preserve">value, when testing sample or </w:t>
      </w:r>
      <m:oMath>
        <m:r>
          <w:rPr>
            <w:rFonts w:ascii="Cambria Math" w:hAnsi="Cambria Math"/>
          </w:rPr>
          <m:t>α</m:t>
        </m:r>
      </m:oMath>
      <w:r w:rsidR="007D6A7F">
        <w:t xml:space="preserve"> value</w:t>
      </w:r>
      <w:r w:rsidR="007D6A7F">
        <w:t xml:space="preserve">s, ASVs were held constant at 2,000. Each case was replicated 20 times, and computation time was calculated via </w:t>
      </w:r>
      <w:r>
        <w:t>the microbenchmark function from the microbenchmark package</w:t>
      </w:r>
      <w:r w:rsidR="007D6A7F">
        <w:t xml:space="preserve">, with two replications each time. </w:t>
      </w:r>
    </w:p>
    <w:p w14:paraId="52399A2D" w14:textId="77777777" w:rsidR="006346B8" w:rsidRDefault="006346B8">
      <w:pPr>
        <w:rPr>
          <w:i/>
          <w:iCs/>
        </w:rPr>
      </w:pPr>
      <w:r>
        <w:rPr>
          <w:i/>
          <w:iCs/>
        </w:rPr>
        <w:lastRenderedPageBreak/>
        <w:t>Error Analysis</w:t>
      </w:r>
    </w:p>
    <w:p w14:paraId="1FB7B4CA" w14:textId="7F994DDA" w:rsidR="00E06C19" w:rsidRDefault="006346B8">
      <w:r>
        <w:tab/>
        <w:t xml:space="preserve">To estimate the impact of random error on quantification methods, we used the mouse gut dataset, focusing only on the stool samples. These samples ranged in 16S copy number from </w:t>
      </w:r>
      <w:commentRangeStart w:id="4"/>
      <w:r w:rsidR="00754431">
        <w:t>10</w:t>
      </w:r>
      <w:r w:rsidR="00754431">
        <w:rPr>
          <w:vertAlign w:val="superscript"/>
        </w:rPr>
        <w:t>10</w:t>
      </w:r>
      <w:r w:rsidR="00754431">
        <w:t>-10</w:t>
      </w:r>
      <w:r w:rsidR="00754431">
        <w:rPr>
          <w:vertAlign w:val="superscript"/>
        </w:rPr>
        <w:t>11</w:t>
      </w:r>
      <w:commentRangeEnd w:id="4"/>
      <w:r w:rsidR="00754431">
        <w:rPr>
          <w:rStyle w:val="CommentReference"/>
        </w:rPr>
        <w:commentReference w:id="4"/>
      </w:r>
      <w:r w:rsidR="00754431">
        <w:rPr>
          <w:vertAlign w:val="superscript"/>
        </w:rPr>
        <w:t xml:space="preserve"> </w:t>
      </w:r>
      <w:r w:rsidR="00754431">
        <w:t>copies/gram. We tested a range of potential error, from 1% up to 50%. For each error percentage, the amount of error was selected from a normal distribution with a mean of that error percent and a standard deviation 1/10</w:t>
      </w:r>
      <w:r w:rsidR="00754431" w:rsidRPr="00754431">
        <w:rPr>
          <w:vertAlign w:val="superscript"/>
        </w:rPr>
        <w:t>th</w:t>
      </w:r>
      <w:r w:rsidR="00754431">
        <w:t xml:space="preserve"> of that error percentage. This error was then randomly assigned a direction (by multiplying by a binomial distribution of -1 and 1</w:t>
      </w:r>
      <w:proofErr w:type="gramStart"/>
      <w:r w:rsidR="00754431">
        <w:t>), and</w:t>
      </w:r>
      <w:proofErr w:type="gramEnd"/>
      <w:r w:rsidR="00754431">
        <w:t xml:space="preserve"> multiplied by the copy number to create a deviation from the true value, which was added to the original value. For example, in the case of 50% error, we first drew a random selection of error values from a distribution with mean 0.5 and standard deviation of 0.05. These errors were then randomly assigned to be negative or positive, and multiplied by the original cell counts, plus the cell count itself. We repeated this fifty times. Across these fifty iterations, we first rarefied the ASV abundances to relative abundance and then normalized to absolute abundance using these error-added values. We then compared the absolute difference in </w:t>
      </w:r>
      <w:r w:rsidR="00754431" w:rsidRPr="0029000C">
        <w:rPr>
          <w:i/>
          <w:iCs/>
        </w:rPr>
        <w:t>GU</w:t>
      </w:r>
      <w:r w:rsidR="00754431" w:rsidRPr="0029000C">
        <w:rPr>
          <w:i/>
          <w:iCs/>
          <w:vertAlign w:val="superscript"/>
        </w:rPr>
        <w:t>A</w:t>
      </w:r>
      <w:r w:rsidR="00754431">
        <w:t xml:space="preserve"> or </w:t>
      </w:r>
      <w:r w:rsidR="00754431" w:rsidRPr="0029000C">
        <w:rPr>
          <w:i/>
          <w:iCs/>
        </w:rPr>
        <w:t>BC</w:t>
      </w:r>
      <w:r w:rsidR="00754431" w:rsidRPr="0029000C">
        <w:rPr>
          <w:i/>
          <w:iCs/>
          <w:vertAlign w:val="superscript"/>
        </w:rPr>
        <w:t>A</w:t>
      </w:r>
      <w:r w:rsidR="00754431" w:rsidRPr="0029000C">
        <w:rPr>
          <w:vertAlign w:val="superscript"/>
        </w:rPr>
        <w:t xml:space="preserve"> </w:t>
      </w:r>
      <w:r w:rsidR="00754431">
        <w:t xml:space="preserve">from these error-added datasets compared to the original data to produce Fig. 4C-D. </w:t>
      </w:r>
    </w:p>
    <w:p w14:paraId="3E5011BB" w14:textId="77777777" w:rsidR="00E06C19" w:rsidRDefault="00E06C19">
      <w:pPr>
        <w:rPr>
          <w:i/>
          <w:iCs/>
        </w:rPr>
      </w:pPr>
      <w:r>
        <w:rPr>
          <w:i/>
          <w:iCs/>
        </w:rPr>
        <w:t>Other Coding Packages</w:t>
      </w:r>
    </w:p>
    <w:p w14:paraId="24508101" w14:textId="326159F7" w:rsidR="0018719C" w:rsidRDefault="00E06C19">
      <w:pPr>
        <w:rPr>
          <w:b/>
          <w:bCs/>
        </w:rPr>
      </w:pPr>
      <w:r>
        <w:tab/>
        <w:t xml:space="preserve">Other packages used for general coding </w:t>
      </w:r>
      <w:r w:rsidR="0059681F">
        <w:t xml:space="preserve">and visualization include </w:t>
      </w:r>
      <w:proofErr w:type="spellStart"/>
      <w:r w:rsidR="0059681F">
        <w:t>tidyverse</w:t>
      </w:r>
      <w:proofErr w:type="spellEnd"/>
      <w:r w:rsidR="0059681F">
        <w:t xml:space="preserve">, purr, patchwork, </w:t>
      </w:r>
      <w:proofErr w:type="spellStart"/>
      <w:r w:rsidR="0059681F">
        <w:t>NatParksPalette</w:t>
      </w:r>
      <w:proofErr w:type="spellEnd"/>
      <w:r w:rsidR="0059681F">
        <w:t xml:space="preserve">, broom, </w:t>
      </w:r>
      <w:proofErr w:type="spellStart"/>
      <w:r w:rsidR="0059681F">
        <w:t>corrr</w:t>
      </w:r>
      <w:proofErr w:type="spellEnd"/>
      <w:r w:rsidR="0059681F">
        <w:t xml:space="preserve">, </w:t>
      </w:r>
      <w:proofErr w:type="spellStart"/>
      <w:r w:rsidR="0059681F">
        <w:t>ggpubr</w:t>
      </w:r>
      <w:proofErr w:type="spellEnd"/>
      <w:r w:rsidR="0059681F">
        <w:t xml:space="preserve">, and </w:t>
      </w:r>
      <w:proofErr w:type="spellStart"/>
      <w:r w:rsidR="0059681F">
        <w:t>renv</w:t>
      </w:r>
      <w:proofErr w:type="spellEnd"/>
      <w:r w:rsidR="0059681F">
        <w:t xml:space="preserve">. All packages and version numbers are listed in Table S1. </w:t>
      </w:r>
      <w:r w:rsidR="0018719C">
        <w:rPr>
          <w:b/>
          <w:bCs/>
        </w:rPr>
        <w:br w:type="page"/>
      </w:r>
    </w:p>
    <w:p w14:paraId="47762C14" w14:textId="3A2E7BCF" w:rsidR="009F47C7" w:rsidRPr="0018719C" w:rsidRDefault="00000000" w:rsidP="00147DD2">
      <w:pPr>
        <w:rPr>
          <w:b/>
          <w:bCs/>
        </w:rPr>
      </w:pPr>
      <w:r w:rsidRPr="0018719C">
        <w:rPr>
          <w:b/>
          <w:bCs/>
        </w:rPr>
        <w:lastRenderedPageBreak/>
        <w:t>Supplemental Figures</w:t>
      </w:r>
    </w:p>
    <w:p w14:paraId="1B85DEA0" w14:textId="77777777" w:rsidR="009F47C7" w:rsidRPr="00147DD2" w:rsidRDefault="00000000" w:rsidP="00147DD2">
      <w:r w:rsidRPr="00147DD2">
        <w:rPr>
          <w:noProof/>
        </w:rPr>
        <w:drawing>
          <wp:inline distT="0" distB="0" distL="0" distR="0" wp14:anchorId="2D4B22A2" wp14:editId="367C6F61">
            <wp:extent cx="3660658" cy="1883847"/>
            <wp:effectExtent l="0" t="0" r="0" b="0"/>
            <wp:docPr id="24" name="Picture"/>
            <wp:cNvGraphicFramePr/>
            <a:graphic xmlns:a="http://schemas.openxmlformats.org/drawingml/2006/main">
              <a:graphicData uri="http://schemas.openxmlformats.org/drawingml/2006/picture">
                <pic:pic xmlns:pic="http://schemas.openxmlformats.org/drawingml/2006/picture">
                  <pic:nvPicPr>
                    <pic:cNvPr id="25" name="Picture" descr="../figures/Figure_S1.png"/>
                    <pic:cNvPicPr>
                      <a:picLocks noChangeAspect="1" noChangeArrowheads="1"/>
                    </pic:cNvPicPr>
                  </pic:nvPicPr>
                  <pic:blipFill>
                    <a:blip r:embed="rId12"/>
                    <a:stretch>
                      <a:fillRect/>
                    </a:stretch>
                  </pic:blipFill>
                  <pic:spPr bwMode="auto">
                    <a:xfrm>
                      <a:off x="0" y="0"/>
                      <a:ext cx="3660658" cy="1883847"/>
                    </a:xfrm>
                    <a:prstGeom prst="rect">
                      <a:avLst/>
                    </a:prstGeom>
                    <a:noFill/>
                    <a:ln w="9525">
                      <a:noFill/>
                      <a:headEnd/>
                      <a:tailEnd/>
                    </a:ln>
                  </pic:spPr>
                </pic:pic>
              </a:graphicData>
            </a:graphic>
          </wp:inline>
        </w:drawing>
      </w:r>
    </w:p>
    <w:p w14:paraId="79BA4E0E" w14:textId="77777777" w:rsidR="009F47C7" w:rsidRPr="00147DD2" w:rsidRDefault="00000000" w:rsidP="00147DD2">
      <w:r w:rsidRPr="00147DD2">
        <w:rPr>
          <w:i/>
          <w:iCs/>
        </w:rPr>
        <w:t>Figure S1.</w:t>
      </w:r>
      <w:r w:rsidRPr="00147DD2">
        <w:t xml:space="preserv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147DD2">
        <w:t xml:space="preserve"> is always less than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147DD2">
        <w:t xml:space="preserve"> when branch lengths are fully symmetrical. (A) Symmetrical tree used for simulations as opposed to non-symmetrical tree in Fig. 1A. (B) Distribution of differences between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147DD2">
        <w:t xml:space="preserve"> and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147DD2">
        <w:t xml:space="preserve">. As the differences are never negativ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147DD2">
        <w:t xml:space="preserve"> is always less than or equal to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147DD2">
        <w:t>.</w:t>
      </w:r>
    </w:p>
    <w:p w14:paraId="7B51562F" w14:textId="77777777" w:rsidR="009F47C7" w:rsidRPr="00147DD2" w:rsidRDefault="00000000" w:rsidP="00147DD2">
      <w:r w:rsidRPr="00147DD2">
        <w:br w:type="page"/>
      </w:r>
    </w:p>
    <w:p w14:paraId="7A6446E0" w14:textId="77777777" w:rsidR="009F47C7" w:rsidRPr="00147DD2" w:rsidRDefault="00000000" w:rsidP="00147DD2">
      <w:r w:rsidRPr="00147DD2">
        <w:rPr>
          <w:noProof/>
        </w:rPr>
        <w:lastRenderedPageBreak/>
        <w:drawing>
          <wp:inline distT="0" distB="0" distL="0" distR="0" wp14:anchorId="5EC99D80" wp14:editId="405D246D">
            <wp:extent cx="5914966" cy="2480730"/>
            <wp:effectExtent l="0" t="0" r="3810" b="0"/>
            <wp:docPr id="27" name="Picture"/>
            <wp:cNvGraphicFramePr/>
            <a:graphic xmlns:a="http://schemas.openxmlformats.org/drawingml/2006/main">
              <a:graphicData uri="http://schemas.openxmlformats.org/drawingml/2006/picture">
                <pic:pic xmlns:pic="http://schemas.openxmlformats.org/drawingml/2006/picture">
                  <pic:nvPicPr>
                    <pic:cNvPr id="27" name="Picture"/>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914966" cy="2480730"/>
                    </a:xfrm>
                    <a:prstGeom prst="rect">
                      <a:avLst/>
                    </a:prstGeom>
                    <a:noFill/>
                    <a:ln w="9525">
                      <a:noFill/>
                      <a:headEnd/>
                      <a:tailEnd/>
                    </a:ln>
                  </pic:spPr>
                </pic:pic>
              </a:graphicData>
            </a:graphic>
          </wp:inline>
        </w:drawing>
      </w:r>
    </w:p>
    <w:p w14:paraId="73FFFEAD" w14:textId="1A354643" w:rsidR="009F47C7" w:rsidRDefault="00000000" w:rsidP="00147DD2">
      <w:r w:rsidRPr="00147DD2">
        <w:rPr>
          <w:i/>
          <w:iCs/>
        </w:rPr>
        <w:t>Figure S2.</w:t>
      </w:r>
      <w:r w:rsidR="00FE5A7D">
        <w:rPr>
          <w:i/>
          <w:iCs/>
        </w:rPr>
        <w:t xml:space="preserve"> Additional PERMANOVA results when using GU</w:t>
      </w:r>
      <w:r w:rsidR="00FE5A7D">
        <w:rPr>
          <w:i/>
          <w:iCs/>
          <w:vertAlign w:val="superscript"/>
        </w:rPr>
        <w:t>A</w:t>
      </w:r>
      <w:r w:rsidR="00FE5A7D">
        <w:rPr>
          <w:i/>
          <w:iCs/>
        </w:rPr>
        <w:t xml:space="preserve"> across a range of </w:t>
      </w:r>
      <m:oMath>
        <m:r>
          <w:rPr>
            <w:rFonts w:ascii="Cambria Math" w:hAnsi="Cambria Math"/>
          </w:rPr>
          <m:t>α</m:t>
        </m:r>
      </m:oMath>
      <w:r w:rsidR="00FE5A7D">
        <w:rPr>
          <w:i/>
          <w:iCs/>
        </w:rPr>
        <w:t xml:space="preserve"> values</w:t>
      </w:r>
      <w:r w:rsidRPr="00147DD2">
        <w:rPr>
          <w:i/>
          <w:iCs/>
        </w:rPr>
        <w:t>.</w:t>
      </w:r>
      <w:r w:rsidRPr="00147DD2">
        <w:t xml:space="preserve"> </w:t>
      </w:r>
      <w:r w:rsidR="00FE5A7D">
        <w:t>P</w:t>
      </w:r>
      <w:r w:rsidR="0007412E">
        <w:t>ERMANOVA</w:t>
      </w:r>
      <w:r w:rsidR="00FE5A7D">
        <w:t xml:space="preserve">s were run testing the significance of two-three category groups from each dataset (provided in italics beneath data names). Results indicate </w:t>
      </w:r>
      <w:r w:rsidR="00FE5A7D">
        <w:rPr>
          <w:i/>
          <w:iCs/>
        </w:rPr>
        <w:t xml:space="preserve">pseudo-F </w:t>
      </w:r>
      <w:r w:rsidR="00FE5A7D">
        <w:t xml:space="preserve">statistics and </w:t>
      </w:r>
      <w:r w:rsidR="00FE5A7D">
        <w:rPr>
          <w:i/>
          <w:iCs/>
        </w:rPr>
        <w:t>p-</w:t>
      </w:r>
      <w:r w:rsidR="00FE5A7D">
        <w:t xml:space="preserve">values after 1,000 iterations. </w:t>
      </w:r>
      <w:r w:rsidR="00140A51">
        <w:t>I</w:t>
      </w:r>
      <w:r w:rsidR="00140A51" w:rsidRPr="00140A51">
        <w:t>n the cooling reactor, only samples from Reactor cycle 1 were used; in the mouse gut, only stool samples were used, and in the soil, only mature samples were used.</w:t>
      </w:r>
      <w:r w:rsidR="009147AC">
        <w:t xml:space="preserve"> </w:t>
      </w:r>
      <w:proofErr w:type="gramStart"/>
      <w:r w:rsidR="00FE5A7D">
        <w:t>Note</w:t>
      </w:r>
      <w:proofErr w:type="gramEnd"/>
      <w:r w:rsidR="00FE5A7D">
        <w:t xml:space="preserve"> the y-axes for </w:t>
      </w:r>
      <w:r w:rsidR="00FE5A7D">
        <w:rPr>
          <w:i/>
          <w:iCs/>
        </w:rPr>
        <w:t>pseudo-F</w:t>
      </w:r>
      <w:r w:rsidR="00FE5A7D">
        <w:t xml:space="preserve"> plots are variable between datasets, and y-axes for the </w:t>
      </w:r>
      <w:r w:rsidR="00FE5A7D">
        <w:rPr>
          <w:i/>
          <w:iCs/>
        </w:rPr>
        <w:t>p</w:t>
      </w:r>
      <w:r w:rsidR="00FE5A7D">
        <w:t xml:space="preserve">-value plots are log-scaled. </w:t>
      </w:r>
    </w:p>
    <w:p w14:paraId="5FB4A5E6" w14:textId="77777777" w:rsidR="00FE5A7D" w:rsidRDefault="00FE5A7D" w:rsidP="00147DD2"/>
    <w:p w14:paraId="14701721" w14:textId="11004090" w:rsidR="00FE5A7D" w:rsidRDefault="00FE5A7D">
      <w:r>
        <w:br w:type="page"/>
      </w:r>
    </w:p>
    <w:p w14:paraId="51B99FFD" w14:textId="3A2713F6" w:rsidR="00054B18" w:rsidRDefault="00FE5A7D" w:rsidP="00054B18">
      <w:pPr>
        <w:rPr>
          <w:rFonts w:eastAsiaTheme="minorEastAsia"/>
        </w:rPr>
      </w:pPr>
      <w:r>
        <w:rPr>
          <w:noProof/>
        </w:rPr>
        <w:lastRenderedPageBreak/>
        <w:drawing>
          <wp:anchor distT="0" distB="0" distL="114300" distR="114300" simplePos="0" relativeHeight="251658240" behindDoc="0" locked="0" layoutInCell="1" allowOverlap="1" wp14:anchorId="3B1E693B" wp14:editId="44538447">
            <wp:simplePos x="0" y="0"/>
            <wp:positionH relativeFrom="margin">
              <wp:posOffset>-203</wp:posOffset>
            </wp:positionH>
            <wp:positionV relativeFrom="margin">
              <wp:posOffset>0</wp:posOffset>
            </wp:positionV>
            <wp:extent cx="5943600" cy="7138670"/>
            <wp:effectExtent l="0" t="0" r="0" b="0"/>
            <wp:wrapSquare wrapText="bothSides"/>
            <wp:docPr id="1386141154" name="Picture 2" descr="A chart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141154" name="Picture 2" descr="A chart of different types of data&#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7138670"/>
                    </a:xfrm>
                    <a:prstGeom prst="rect">
                      <a:avLst/>
                    </a:prstGeom>
                  </pic:spPr>
                </pic:pic>
              </a:graphicData>
            </a:graphic>
            <wp14:sizeRelH relativeFrom="page">
              <wp14:pctWidth>0</wp14:pctWidth>
            </wp14:sizeRelH>
            <wp14:sizeRelV relativeFrom="page">
              <wp14:pctHeight>0</wp14:pctHeight>
            </wp14:sizeRelV>
          </wp:anchor>
        </w:drawing>
      </w:r>
      <w:r>
        <w:rPr>
          <w:i/>
          <w:iCs/>
        </w:rPr>
        <w:t xml:space="preserve">Figure S3. </w:t>
      </w:r>
      <w:commentRangeStart w:id="5"/>
      <w:r>
        <w:rPr>
          <w:i/>
          <w:iCs/>
        </w:rPr>
        <w:t xml:space="preserve">Principal Coordinate </w:t>
      </w:r>
      <w:r w:rsidR="00054B18">
        <w:rPr>
          <w:i/>
          <w:iCs/>
        </w:rPr>
        <w:t>Analysis o</w:t>
      </w:r>
      <w:r>
        <w:rPr>
          <w:i/>
          <w:iCs/>
        </w:rPr>
        <w:t>rdinations of each dataset using U</w:t>
      </w:r>
      <w:r>
        <w:rPr>
          <w:i/>
          <w:iCs/>
          <w:vertAlign w:val="superscript"/>
        </w:rPr>
        <w:t>R</w:t>
      </w:r>
      <w:r>
        <w:rPr>
          <w:i/>
          <w:iCs/>
        </w:rPr>
        <w:t xml:space="preserve"> and U</w:t>
      </w:r>
      <w:r>
        <w:rPr>
          <w:i/>
          <w:iCs/>
          <w:vertAlign w:val="superscript"/>
        </w:rPr>
        <w:t>A</w:t>
      </w:r>
      <w:r>
        <w:rPr>
          <w:i/>
          <w:iCs/>
        </w:rPr>
        <w:t xml:space="preserve">. </w:t>
      </w:r>
      <w:r>
        <w:t xml:space="preserve">Points are colored using the same categorical variable tested in the PERMANOVAs of Fig. </w:t>
      </w:r>
      <w:r w:rsidR="00054B18">
        <w:t xml:space="preserve">2 and Fig. S2 (for additional details on experimental design, see </w:t>
      </w:r>
      <w:r w:rsidR="00054B18">
        <w:fldChar w:fldCharType="begin"/>
      </w:r>
      <w:r w:rsidR="00054B18">
        <w:instrText xml:space="preserve"> ADDIN ZOTERO_ITEM CSL_CITATION {"citationID":"P0GMp9p8","properties":{"formattedCitation":"[1\\uc0\\u8211{}4]","plainCitation":"[1–4]","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054B18">
        <w:rPr>
          <w:rFonts w:ascii="Cambria Math" w:hAnsi="Cambria Math" w:cs="Cambria Math"/>
        </w:rPr>
        <w:instrText>∼</w:instrText>
      </w:r>
      <w:r w:rsidR="00054B18">
        <w:instrText xml:space="preserve">60 km day ¹. Given the </w:instrText>
      </w:r>
      <w:r w:rsidR="00054B18">
        <w:rPr>
          <w:rFonts w:ascii="Cambria Math" w:hAnsi="Cambria Math" w:cs="Cambria Math"/>
        </w:rPr>
        <w:instrText>∼</w:instrText>
      </w:r>
      <w:r w:rsidR="00054B18">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r w:rsidR="00054B18">
        <w:fldChar w:fldCharType="separate"/>
      </w:r>
      <w:r w:rsidR="00054B18" w:rsidRPr="00054B18">
        <w:rPr>
          <w:rFonts w:cs="Times New Roman"/>
        </w:rPr>
        <w:t>[1–4]</w:t>
      </w:r>
      <w:r w:rsidR="00054B18">
        <w:fldChar w:fldCharType="end"/>
      </w:r>
      <w:r w:rsidR="00054B18">
        <w:t xml:space="preserve">). </w:t>
      </w:r>
      <w:commentRangeEnd w:id="5"/>
      <w:r w:rsidR="00054B18">
        <w:rPr>
          <w:rStyle w:val="CommentReference"/>
        </w:rPr>
        <w:commentReference w:id="5"/>
      </w:r>
      <w:r w:rsidR="00054B18">
        <w:t xml:space="preserve">Both </w:t>
      </w:r>
      <w:r w:rsidR="00054B18">
        <w:rPr>
          <w:i/>
          <w:iCs/>
        </w:rPr>
        <w:t>U</w:t>
      </w:r>
      <w:r w:rsidR="00054B18">
        <w:rPr>
          <w:i/>
          <w:iCs/>
          <w:vertAlign w:val="superscript"/>
        </w:rPr>
        <w:t>R</w:t>
      </w:r>
      <w:r w:rsidR="00054B18">
        <w:rPr>
          <w:i/>
          <w:iCs/>
        </w:rPr>
        <w:t xml:space="preserve"> </w:t>
      </w:r>
      <w:r w:rsidR="00054B18">
        <w:t xml:space="preserve">and </w:t>
      </w:r>
      <w:r w:rsidR="00054B18">
        <w:rPr>
          <w:i/>
          <w:iCs/>
        </w:rPr>
        <w:t>U</w:t>
      </w:r>
      <w:r w:rsidR="00054B18">
        <w:rPr>
          <w:i/>
          <w:iCs/>
          <w:vertAlign w:val="superscript"/>
        </w:rPr>
        <w:t>A</w:t>
      </w:r>
      <w:r w:rsidR="00054B18">
        <w:t xml:space="preserve"> were calculated at an </w:t>
      </w:r>
      <m:oMath>
        <m:r>
          <w:rPr>
            <w:rFonts w:ascii="Cambria Math" w:hAnsi="Cambria Math"/>
          </w:rPr>
          <m:t>α</m:t>
        </m:r>
      </m:oMath>
      <w:r w:rsidR="00054B18">
        <w:rPr>
          <w:rFonts w:eastAsiaTheme="minorEastAsia"/>
        </w:rPr>
        <w:t xml:space="preserve"> = 1.</w:t>
      </w:r>
    </w:p>
    <w:p w14:paraId="08359106" w14:textId="77777777" w:rsidR="00054B18" w:rsidRDefault="00054B18">
      <w:pPr>
        <w:rPr>
          <w:rFonts w:eastAsiaTheme="minorEastAsia"/>
        </w:rPr>
      </w:pPr>
      <w:r>
        <w:rPr>
          <w:rFonts w:eastAsiaTheme="minorEastAsia"/>
        </w:rPr>
        <w:br w:type="page"/>
      </w:r>
    </w:p>
    <w:p w14:paraId="4B4F3FA2" w14:textId="3B4BBE66" w:rsidR="007C3321" w:rsidRDefault="007C3321" w:rsidP="00054B18">
      <w:pPr>
        <w:rPr>
          <w:i/>
          <w:iCs/>
        </w:rPr>
      </w:pPr>
      <w:r>
        <w:rPr>
          <w:noProof/>
        </w:rPr>
        <w:lastRenderedPageBreak/>
        <w:drawing>
          <wp:anchor distT="0" distB="0" distL="114300" distR="114300" simplePos="0" relativeHeight="251660288" behindDoc="0" locked="0" layoutInCell="1" allowOverlap="1" wp14:anchorId="63D42538" wp14:editId="56AA2741">
            <wp:simplePos x="0" y="0"/>
            <wp:positionH relativeFrom="margin">
              <wp:align>center</wp:align>
            </wp:positionH>
            <wp:positionV relativeFrom="margin">
              <wp:align>top</wp:align>
            </wp:positionV>
            <wp:extent cx="5283200" cy="7315200"/>
            <wp:effectExtent l="0" t="0" r="0" b="0"/>
            <wp:wrapSquare wrapText="bothSides"/>
            <wp:docPr id="691168115" name="Picture 3" descr="A char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168115" name="Picture 3" descr="A chart of a graph&#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3200" cy="7315200"/>
                    </a:xfrm>
                    <a:prstGeom prst="rect">
                      <a:avLst/>
                    </a:prstGeom>
                  </pic:spPr>
                </pic:pic>
              </a:graphicData>
            </a:graphic>
            <wp14:sizeRelH relativeFrom="page">
              <wp14:pctWidth>0</wp14:pctWidth>
            </wp14:sizeRelH>
            <wp14:sizeRelV relativeFrom="page">
              <wp14:pctHeight>0</wp14:pctHeight>
            </wp14:sizeRelV>
          </wp:anchor>
        </w:drawing>
      </w:r>
    </w:p>
    <w:p w14:paraId="4530792D" w14:textId="2179BCC8" w:rsidR="007C3321" w:rsidRDefault="00054B18" w:rsidP="00054B18">
      <w:r>
        <w:rPr>
          <w:i/>
          <w:iCs/>
        </w:rPr>
        <w:t xml:space="preserve">Figure S4. Conceptual overview of rarefaction approach. </w:t>
      </w:r>
      <w:r>
        <w:t xml:space="preserve">First, samples were assessed for anomalously low read counts and discarded (sequencing blanks and controls were also removed). For rarefaction, each sample in ASV table was subsampled to equal </w:t>
      </w:r>
      <w:r w:rsidRPr="00054B18">
        <w:rPr>
          <w:i/>
          <w:iCs/>
        </w:rPr>
        <w:t>sequencing</w:t>
      </w:r>
      <w:r>
        <w:t xml:space="preserve"> depth (# of </w:t>
      </w:r>
      <w:r>
        <w:lastRenderedPageBreak/>
        <w:t xml:space="preserve">reads) across 100 iterations, creating 100 rarefied ASV tables. These tables were then converted to relative abundance by dividing each ASV’s count by the equal sequencing depth (rounding was not performed). Then, each ASV’s absolute abundance within a given sample was calculated by multiplying its relative abundance by that sample’s total cell count or 16S copy number. Methods to predict genomic 16S copy number for a given ASV were not used </w:t>
      </w:r>
      <w:r>
        <w:fldChar w:fldCharType="begin"/>
      </w:r>
      <w:r>
        <w:instrText xml:space="preserve"> ADDIN ZOTERO_ITEM CSL_CITATION {"citationID":"YyG7oNj1","properties":{"formattedCitation":"[5]","plainCitation":"[5]","noteIndex":0},"citationItems":[{"id":956,"uris":["http://zotero.org/groups/5077571/items/3A7JYSWF"],"itemData":{"id":956,"type":"article-journal","container-title":"Nature Biotechnology","DOI":"10.1038/s41587-020-0548-6","ISSN":"1546-1696","issue":"6","journalAbbreviation":"Nat Biotechnol","language":"en","license":"2020 The Author(s), under exclusive licence to Springer Nature America, Inc.","note":"number: 6\npublisher: Nature Publishing Group","page":"685-688","source":"www.nature.com","title":"PICRUSt2 for prediction of metagenome functions","volume":"38","author":[{"family":"Douglas","given":"Gavin M."},{"family":"Maffei","given":"Vincent J."},{"family":"Zaneveld","given":"Jesse R."},{"family":"Yurgel","given":"Svetlana N."},{"family":"Brown","given":"James R."},{"family":"Taylor","given":"Christopher M."},{"family":"Huttenhower","given":"Curtis"},{"family":"Langille","given":"Morgan G. I."}],"issued":{"date-parts":[["2020",6]]},"citation-key":"douglasPICRUSt2PredictionMetagenome2020"}}],"schema":"https://github.com/citation-style-language/schema/raw/master/csl-citation.json"} </w:instrText>
      </w:r>
      <w:r>
        <w:fldChar w:fldCharType="separate"/>
      </w:r>
      <w:r>
        <w:rPr>
          <w:noProof/>
        </w:rPr>
        <w:t>[5]</w:t>
      </w:r>
      <w:r>
        <w:fldChar w:fldCharType="end"/>
      </w:r>
      <w:r>
        <w:t>.</w:t>
      </w:r>
      <w:r w:rsidR="007C3321">
        <w:t xml:space="preserve"> Each distance/dissimilarity metric was then calculated across all 100 absolute-normalized ASV tables. The final distance/dissimilarity matrix was calculated by averaging all 100 iterations of each distance/dissimilarity calculation. Of note for future users: pruning the phylogenetic tree after rarefaction for each iteration is not necessary – ASVs removed from the dataset do not contribute nor change the calculated of </w:t>
      </w:r>
      <w:proofErr w:type="spellStart"/>
      <w:r w:rsidR="007C3321">
        <w:t>Unifrac</w:t>
      </w:r>
      <w:proofErr w:type="spellEnd"/>
      <w:r w:rsidR="007C3321">
        <w:t xml:space="preserve"> distances. </w:t>
      </w:r>
    </w:p>
    <w:p w14:paraId="564C15F4" w14:textId="77777777" w:rsidR="007C3321" w:rsidRDefault="007C3321">
      <w:r>
        <w:br w:type="page"/>
      </w:r>
    </w:p>
    <w:p w14:paraId="6BF4980B" w14:textId="49ACB5BD" w:rsidR="00054B18" w:rsidRPr="00054B18" w:rsidRDefault="007C3321" w:rsidP="00054B18">
      <w:r>
        <w:rPr>
          <w:noProof/>
        </w:rPr>
        <w:lastRenderedPageBreak/>
        <w:drawing>
          <wp:inline distT="0" distB="0" distL="0" distR="0" wp14:anchorId="01C500AF" wp14:editId="1A7F3525">
            <wp:extent cx="5486400" cy="2743200"/>
            <wp:effectExtent l="0" t="0" r="0" b="0"/>
            <wp:docPr id="639177647" name="Picture 4" descr="A comparison of a number of samp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77647" name="Picture 4" descr="A comparison of a number of sample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5C6BC086" w14:textId="41695F0E" w:rsidR="007C3321" w:rsidRPr="007C3321" w:rsidRDefault="007C3321" w:rsidP="00147DD2">
      <w:r>
        <w:rPr>
          <w:i/>
          <w:iCs/>
        </w:rPr>
        <w:t>Figure S5. Additional parameters which weakly influence computation time for GU</w:t>
      </w:r>
      <w:r>
        <w:rPr>
          <w:i/>
          <w:iCs/>
          <w:vertAlign w:val="superscript"/>
        </w:rPr>
        <w:t>A</w:t>
      </w:r>
      <w:r>
        <w:rPr>
          <w:i/>
          <w:iCs/>
        </w:rPr>
        <w:t xml:space="preserve">. </w:t>
      </w:r>
      <w:r>
        <w:t xml:space="preserve">A) </w:t>
      </w:r>
      <w:r>
        <w:rPr>
          <w:i/>
          <w:iCs/>
        </w:rPr>
        <w:t>GU</w:t>
      </w:r>
      <w:r>
        <w:rPr>
          <w:i/>
          <w:iCs/>
          <w:vertAlign w:val="superscript"/>
        </w:rPr>
        <w:t>A</w:t>
      </w:r>
      <w:r>
        <w:rPr>
          <w:i/>
          <w:iCs/>
        </w:rPr>
        <w:t xml:space="preserve"> </w:t>
      </w:r>
      <w:r>
        <w:t xml:space="preserve">was calculated 50 times across six sample sizes (2, 5, 15, 20, 30) with a constant of 2,000 ASVs and one calculated </w:t>
      </w:r>
      <m:oMath>
        <m:r>
          <w:rPr>
            <w:rFonts w:ascii="Cambria Math" w:hAnsi="Cambria Math"/>
          </w:rPr>
          <m:t>α</m:t>
        </m:r>
      </m:oMath>
      <w:r>
        <w:rPr>
          <w:rFonts w:eastAsiaTheme="minorEastAsia"/>
        </w:rPr>
        <w:t xml:space="preserve"> </w:t>
      </w:r>
      <w:r>
        <w:rPr>
          <w:rFonts w:eastAsiaTheme="minorEastAsia"/>
        </w:rPr>
        <w:t xml:space="preserve">(though unweighted </w:t>
      </w:r>
      <w:proofErr w:type="spellStart"/>
      <w:r>
        <w:rPr>
          <w:rFonts w:eastAsiaTheme="minorEastAsia"/>
        </w:rPr>
        <w:t>Unifrac</w:t>
      </w:r>
      <w:proofErr w:type="spellEnd"/>
      <w:r>
        <w:rPr>
          <w:rFonts w:eastAsiaTheme="minorEastAsia"/>
        </w:rPr>
        <w:t xml:space="preserve"> is also calculated by default). B) </w:t>
      </w:r>
      <w:r>
        <w:rPr>
          <w:i/>
          <w:iCs/>
        </w:rPr>
        <w:t>GU</w:t>
      </w:r>
      <w:r>
        <w:rPr>
          <w:i/>
          <w:iCs/>
          <w:vertAlign w:val="superscript"/>
        </w:rPr>
        <w:t>A</w:t>
      </w:r>
      <w:r>
        <w:rPr>
          <w:i/>
          <w:iCs/>
        </w:rPr>
        <w:t xml:space="preserve"> </w:t>
      </w:r>
      <w:r>
        <w:t xml:space="preserve">was calculated 50 times across </w:t>
      </w:r>
      <w:r>
        <w:t xml:space="preserve">four alpha parameter sizes </w:t>
      </w:r>
      <w:r>
        <w:t>(</w:t>
      </w:r>
      <w:r>
        <w:t xml:space="preserve">1, 2, 4, 8; note unweighted </w:t>
      </w:r>
      <w:proofErr w:type="spellStart"/>
      <w:r>
        <w:t>Unifrac</w:t>
      </w:r>
      <w:proofErr w:type="spellEnd"/>
      <w:r>
        <w:t xml:space="preserve"> is also calculated by </w:t>
      </w:r>
      <w:proofErr w:type="spellStart"/>
      <w:r>
        <w:t>defualt</w:t>
      </w:r>
      <w:proofErr w:type="spellEnd"/>
      <w:r>
        <w:t xml:space="preserve">) with a constant of 2,000 </w:t>
      </w:r>
      <w:proofErr w:type="gramStart"/>
      <w:r>
        <w:t xml:space="preserve">ASVs </w:t>
      </w:r>
      <w:r>
        <w:t xml:space="preserve"> and</w:t>
      </w:r>
      <w:proofErr w:type="gramEnd"/>
      <w:r>
        <w:t xml:space="preserve"> 10 samples. In both panels, </w:t>
      </w:r>
      <w:r>
        <w:rPr>
          <w:i/>
          <w:iCs/>
        </w:rPr>
        <w:t>R</w:t>
      </w:r>
      <w:r>
        <w:rPr>
          <w:i/>
          <w:iCs/>
          <w:vertAlign w:val="superscript"/>
        </w:rPr>
        <w:t>2</w:t>
      </w:r>
      <w:r>
        <w:rPr>
          <w:i/>
          <w:iCs/>
        </w:rPr>
        <w:t xml:space="preserve"> </w:t>
      </w:r>
      <w:r>
        <w:t xml:space="preserve">is derived from a linear model between the x and y axes. </w:t>
      </w:r>
    </w:p>
    <w:p w14:paraId="12B12432" w14:textId="412FA8CE" w:rsidR="009F47C7" w:rsidRPr="00147DD2" w:rsidRDefault="00000000" w:rsidP="00147DD2">
      <w:r w:rsidRPr="00147DD2">
        <w:br w:type="page"/>
      </w:r>
    </w:p>
    <w:tbl>
      <w:tblPr>
        <w:tblStyle w:val="Table"/>
        <w:tblW w:w="5000" w:type="pct"/>
        <w:tblLayout w:type="fixed"/>
        <w:tblLook w:val="0020" w:firstRow="1" w:lastRow="0" w:firstColumn="0" w:lastColumn="0" w:noHBand="0" w:noVBand="0"/>
      </w:tblPr>
      <w:tblGrid>
        <w:gridCol w:w="2341"/>
        <w:gridCol w:w="2210"/>
        <w:gridCol w:w="4809"/>
      </w:tblGrid>
      <w:tr w:rsidR="009F47C7" w:rsidRPr="00147DD2" w14:paraId="4D395835" w14:textId="77777777" w:rsidTr="007A655D">
        <w:trPr>
          <w:cnfStyle w:val="100000000000" w:firstRow="1" w:lastRow="0" w:firstColumn="0" w:lastColumn="0" w:oddVBand="0" w:evenVBand="0" w:oddHBand="0" w:evenHBand="0" w:firstRowFirstColumn="0" w:firstRowLastColumn="0" w:lastRowFirstColumn="0" w:lastRowLastColumn="0"/>
          <w:tblHeader/>
        </w:trPr>
        <w:tc>
          <w:tcPr>
            <w:tcW w:w="2341" w:type="dxa"/>
          </w:tcPr>
          <w:p w14:paraId="30C645CA" w14:textId="77777777" w:rsidR="009F47C7" w:rsidRPr="00147DD2" w:rsidRDefault="00000000" w:rsidP="00147DD2">
            <w:r w:rsidRPr="00147DD2">
              <w:lastRenderedPageBreak/>
              <w:t>Package/Software</w:t>
            </w:r>
          </w:p>
        </w:tc>
        <w:tc>
          <w:tcPr>
            <w:tcW w:w="2210" w:type="dxa"/>
          </w:tcPr>
          <w:p w14:paraId="417035FE" w14:textId="77777777" w:rsidR="009F47C7" w:rsidRPr="00147DD2" w:rsidRDefault="00000000" w:rsidP="00147DD2">
            <w:r w:rsidRPr="00147DD2">
              <w:t>Version</w:t>
            </w:r>
          </w:p>
        </w:tc>
        <w:tc>
          <w:tcPr>
            <w:tcW w:w="4809" w:type="dxa"/>
          </w:tcPr>
          <w:p w14:paraId="08D4226D" w14:textId="77777777" w:rsidR="009F47C7" w:rsidRPr="00147DD2" w:rsidRDefault="00000000" w:rsidP="00147DD2">
            <w:r w:rsidRPr="00147DD2">
              <w:t>Citation</w:t>
            </w:r>
          </w:p>
        </w:tc>
      </w:tr>
      <w:tr w:rsidR="009F47C7" w:rsidRPr="00147DD2" w14:paraId="35D0D9B5" w14:textId="77777777" w:rsidTr="007A655D">
        <w:tc>
          <w:tcPr>
            <w:tcW w:w="2341" w:type="dxa"/>
          </w:tcPr>
          <w:p w14:paraId="2BF9D454" w14:textId="77777777" w:rsidR="009F47C7" w:rsidRPr="00147DD2" w:rsidRDefault="00000000" w:rsidP="00147DD2">
            <w:r w:rsidRPr="00147DD2">
              <w:t>R</w:t>
            </w:r>
          </w:p>
        </w:tc>
        <w:tc>
          <w:tcPr>
            <w:tcW w:w="2210" w:type="dxa"/>
          </w:tcPr>
          <w:p w14:paraId="2A5363A6" w14:textId="77777777" w:rsidR="009F47C7" w:rsidRPr="00147DD2" w:rsidRDefault="00000000" w:rsidP="00147DD2">
            <w:r w:rsidRPr="00147DD2">
              <w:t>4.5.0</w:t>
            </w:r>
          </w:p>
        </w:tc>
        <w:tc>
          <w:tcPr>
            <w:tcW w:w="4809" w:type="dxa"/>
          </w:tcPr>
          <w:p w14:paraId="5C229592" w14:textId="31FCCEAA" w:rsidR="009F47C7" w:rsidRPr="00147DD2" w:rsidRDefault="00BC6D15" w:rsidP="00147DD2">
            <w:r>
              <w:fldChar w:fldCharType="begin"/>
            </w:r>
            <w:r>
              <w:instrText xml:space="preserve"> ADDIN ZOTERO_ITEM CSL_CITATION {"citationID":"bNHVKxSD","properties":{"formattedCitation":"[6]","plainCitation":"[6]","noteIndex":0},"citationItems":[{"id":1219,"uris":["http://zotero.org/groups/5077571/items/WFXVZW4Q"],"itemData":{"id":1219,"type":"report","event-place":"Vienna, Austria","genre":"manual","note":"Citation Key: R-base","publisher":"R Foundation for Statistical Computing","publisher-place":"Vienna, Austria","title":"R: A language and environment for statistical computing","URL":"https://www.R-project.org/","author":[{"literal":"R Core Team"}],"issued":{"date-parts":[["2022"]]},"citation-key":"R-base"}}],"schema":"https://github.com/citation-style-language/schema/raw/master/csl-citation.json"} </w:instrText>
            </w:r>
            <w:r>
              <w:fldChar w:fldCharType="separate"/>
            </w:r>
            <w:r>
              <w:rPr>
                <w:noProof/>
              </w:rPr>
              <w:t>[6]</w:t>
            </w:r>
            <w:r>
              <w:fldChar w:fldCharType="end"/>
            </w:r>
          </w:p>
        </w:tc>
      </w:tr>
      <w:tr w:rsidR="009F47C7" w:rsidRPr="00147DD2" w14:paraId="5CB6F2B0" w14:textId="77777777" w:rsidTr="007A655D">
        <w:tc>
          <w:tcPr>
            <w:tcW w:w="2341" w:type="dxa"/>
          </w:tcPr>
          <w:p w14:paraId="283CBC2A" w14:textId="77777777" w:rsidR="009F47C7" w:rsidRPr="00147DD2" w:rsidRDefault="00000000" w:rsidP="00147DD2">
            <w:r w:rsidRPr="00147DD2">
              <w:t>RStudio</w:t>
            </w:r>
          </w:p>
        </w:tc>
        <w:tc>
          <w:tcPr>
            <w:tcW w:w="2210" w:type="dxa"/>
          </w:tcPr>
          <w:p w14:paraId="3D0B4EB5" w14:textId="77777777" w:rsidR="009F47C7" w:rsidRPr="00147DD2" w:rsidRDefault="00000000" w:rsidP="00147DD2">
            <w:r w:rsidRPr="00147DD2">
              <w:t>2024.12.1+563</w:t>
            </w:r>
          </w:p>
        </w:tc>
        <w:tc>
          <w:tcPr>
            <w:tcW w:w="4809" w:type="dxa"/>
          </w:tcPr>
          <w:p w14:paraId="75D7391D" w14:textId="03D7C439" w:rsidR="009F47C7" w:rsidRPr="00147DD2" w:rsidRDefault="00BC6D15" w:rsidP="00147DD2">
            <w:r>
              <w:fldChar w:fldCharType="begin"/>
            </w:r>
            <w:r>
              <w:instrText xml:space="preserve"> ADDIN ZOTERO_ITEM CSL_CITATION {"citationID":"KScqevBO","properties":{"formattedCitation":"[7]","plainCitation":"[7]","noteIndex":0},"citationItems":[{"id":1056,"uris":["http://zotero.org/groups/5077571/items/HURZAA9U"],"itemData":{"id":1056,"type":"book","event-place":"Boston, MA","publisher":"RStudio, PBC.","publisher-place":"Boston, MA","title":"RStudio: Integrated Development Environment for R","URL":"http://www.rstudio.com/","author":[{"literal":"RStudio Team"}],"issued":{"date-parts":[["2020"]]},"citation-key":"rstudioteamRStudioIntegratedDevelopment2020"}}],"schema":"https://github.com/citation-style-language/schema/raw/master/csl-citation.json"} </w:instrText>
            </w:r>
            <w:r>
              <w:fldChar w:fldCharType="separate"/>
            </w:r>
            <w:r>
              <w:rPr>
                <w:noProof/>
              </w:rPr>
              <w:t>[7]</w:t>
            </w:r>
            <w:r>
              <w:fldChar w:fldCharType="end"/>
            </w:r>
          </w:p>
        </w:tc>
      </w:tr>
      <w:tr w:rsidR="009F47C7" w:rsidRPr="00147DD2" w14:paraId="6D9DDCCA" w14:textId="77777777" w:rsidTr="007A655D">
        <w:tc>
          <w:tcPr>
            <w:tcW w:w="2341" w:type="dxa"/>
          </w:tcPr>
          <w:p w14:paraId="71892C04" w14:textId="77777777" w:rsidR="009F47C7" w:rsidRPr="00147DD2" w:rsidRDefault="00000000" w:rsidP="00147DD2">
            <w:r w:rsidRPr="00147DD2">
              <w:t>tidyverse</w:t>
            </w:r>
          </w:p>
        </w:tc>
        <w:tc>
          <w:tcPr>
            <w:tcW w:w="2210" w:type="dxa"/>
          </w:tcPr>
          <w:p w14:paraId="366A8CBD" w14:textId="77777777" w:rsidR="009F47C7" w:rsidRPr="00147DD2" w:rsidRDefault="00000000" w:rsidP="00147DD2">
            <w:r w:rsidRPr="00147DD2">
              <w:t>2.0.0</w:t>
            </w:r>
          </w:p>
        </w:tc>
        <w:tc>
          <w:tcPr>
            <w:tcW w:w="4809" w:type="dxa"/>
          </w:tcPr>
          <w:p w14:paraId="30A60F18" w14:textId="7FA37A52" w:rsidR="009F47C7" w:rsidRPr="00147DD2" w:rsidRDefault="00BC6D15" w:rsidP="00147DD2">
            <w:r>
              <w:fldChar w:fldCharType="begin"/>
            </w:r>
            <w:r>
              <w:instrText xml:space="preserve"> ADDIN ZOTERO_ITEM CSL_CITATION {"citationID":"GbQsfBYq","properties":{"formattedCitation":"[8]","plainCitation":"[8]","noteIndex":0},"citationItems":[{"id":1280,"uris":["http://zotero.org/groups/5077571/items/SJCWAI4E"],"itemData":{"id":1280,"type":"report","genre":"manual","note":"Citation Key: R-tidyverse","title":"tidyverse: Easily install and load the tidyverse","URL":"https://CRAN.R-project.org/package=tidyverse","author":[{"family":"Wickham","given":"Hadley"}],"issued":{"date-parts":[["2023"]]},"citation-key":"R-tidyverse"}}],"schema":"https://github.com/citation-style-language/schema/raw/master/csl-citation.json"} </w:instrText>
            </w:r>
            <w:r>
              <w:fldChar w:fldCharType="separate"/>
            </w:r>
            <w:r>
              <w:rPr>
                <w:noProof/>
              </w:rPr>
              <w:t>[8]</w:t>
            </w:r>
            <w:r>
              <w:fldChar w:fldCharType="end"/>
            </w:r>
          </w:p>
        </w:tc>
      </w:tr>
      <w:tr w:rsidR="009F47C7" w:rsidRPr="00147DD2" w14:paraId="6DBD3D29" w14:textId="77777777" w:rsidTr="007A655D">
        <w:tc>
          <w:tcPr>
            <w:tcW w:w="2341" w:type="dxa"/>
          </w:tcPr>
          <w:p w14:paraId="5C2C1FC0" w14:textId="77777777" w:rsidR="009F47C7" w:rsidRPr="00147DD2" w:rsidRDefault="00000000" w:rsidP="00147DD2">
            <w:r w:rsidRPr="00147DD2">
              <w:t>phyloseq</w:t>
            </w:r>
          </w:p>
        </w:tc>
        <w:tc>
          <w:tcPr>
            <w:tcW w:w="2210" w:type="dxa"/>
          </w:tcPr>
          <w:p w14:paraId="23CAF805" w14:textId="77777777" w:rsidR="009F47C7" w:rsidRPr="00147DD2" w:rsidRDefault="00000000" w:rsidP="00147DD2">
            <w:r w:rsidRPr="00147DD2">
              <w:t>1.52.0</w:t>
            </w:r>
          </w:p>
        </w:tc>
        <w:tc>
          <w:tcPr>
            <w:tcW w:w="4809" w:type="dxa"/>
          </w:tcPr>
          <w:p w14:paraId="3C99A78A" w14:textId="1921AF3C" w:rsidR="009F47C7" w:rsidRPr="00147DD2" w:rsidRDefault="00BC6D15" w:rsidP="00147DD2">
            <w:r>
              <w:fldChar w:fldCharType="begin"/>
            </w:r>
            <w:r>
              <w:instrText xml:space="preserve"> ADDIN ZOTERO_ITEM CSL_CITATION {"citationID":"Do63TcPE","properties":{"formattedCitation":"[9]","plainCitation":"[9]","noteIndex":0},"citationItems":[{"id":1053,"uris":["http://zotero.org/groups/5077571/items/CJUJ3ICL"],"itemData":{"id":1053,"type":"article-journal","container-title":"PLoS ONE","issue":"4","page":"e61217","title":"phyloseq: An R package for reproducible interactive analysis and graphics of microbiome census data","volume":"8","author":[{"family":"McMurdie","given":"Paul J."},{"family":"Holmes","given":"Susan"}],"issued":{"date-parts":[["2013"]]},"citation-key":"mcmurdiePhyloseqPackageReproducible2013"}}],"schema":"https://github.com/citation-style-language/schema/raw/master/csl-citation.json"} </w:instrText>
            </w:r>
            <w:r>
              <w:fldChar w:fldCharType="separate"/>
            </w:r>
            <w:r>
              <w:rPr>
                <w:noProof/>
              </w:rPr>
              <w:t>[9]</w:t>
            </w:r>
            <w:r>
              <w:fldChar w:fldCharType="end"/>
            </w:r>
          </w:p>
        </w:tc>
      </w:tr>
      <w:tr w:rsidR="009F47C7" w:rsidRPr="00147DD2" w14:paraId="105F852B" w14:textId="77777777" w:rsidTr="007A655D">
        <w:tc>
          <w:tcPr>
            <w:tcW w:w="2341" w:type="dxa"/>
          </w:tcPr>
          <w:p w14:paraId="0FE03A8B" w14:textId="77777777" w:rsidR="009F47C7" w:rsidRPr="00147DD2" w:rsidRDefault="00000000" w:rsidP="00147DD2">
            <w:r w:rsidRPr="00147DD2">
              <w:t>vegan</w:t>
            </w:r>
          </w:p>
        </w:tc>
        <w:tc>
          <w:tcPr>
            <w:tcW w:w="2210" w:type="dxa"/>
          </w:tcPr>
          <w:p w14:paraId="2832A882" w14:textId="77777777" w:rsidR="009F47C7" w:rsidRPr="00147DD2" w:rsidRDefault="00000000" w:rsidP="00147DD2">
            <w:r w:rsidRPr="00147DD2">
              <w:t>2.7-1</w:t>
            </w:r>
          </w:p>
        </w:tc>
        <w:tc>
          <w:tcPr>
            <w:tcW w:w="4809" w:type="dxa"/>
          </w:tcPr>
          <w:p w14:paraId="3A775E0A" w14:textId="57BCB5B2" w:rsidR="009F47C7" w:rsidRPr="00147DD2" w:rsidRDefault="00BC6D15" w:rsidP="00147DD2">
            <w:r>
              <w:fldChar w:fldCharType="begin"/>
            </w:r>
            <w:r>
              <w:instrText xml:space="preserve"> ADDIN ZOTERO_ITEM CSL_CITATION {"citationID":"XXi67jZx","properties":{"formattedCitation":"[10]","plainCitation":"[10]","noteIndex":0},"citationItems":[{"id":1282,"uris":["http://zotero.org/groups/5077571/items/SDB7WLXE"],"itemData":{"id":1282,"type":"report","genre":"manual","note":"Citation Key: R-vegan","title":"vegan: Community ecology package","URL":"https://github.com/vegandevs/vegan","author":[{"family":"Oksanen","given":"Jari"},{"family":"Simpson","given":"Gavin L."},{"family":"Blanchet","given":"F. Guillaume"},{"family":"Kindt","given":"Roeland"},{"family":"Legendre","given":"Pierre"},{"family":"Minchin","given":"Peter R."},{"family":"O'Hara","given":"R.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eiro Cunha","given":"Eduardo"},{"family":"Smith","given":"Tyler"},{"family":"Stier","given":"Adrian"},{"family":"Ter Braak","given":"Cajo J.F."},{"family":"Weedon","given":"James"}],"issued":{"date-parts":[["2022"]]},"citation-key":"R-vegan"}}],"schema":"https://github.com/citation-style-language/schema/raw/master/csl-citation.json"} </w:instrText>
            </w:r>
            <w:r>
              <w:fldChar w:fldCharType="separate"/>
            </w:r>
            <w:r>
              <w:rPr>
                <w:noProof/>
              </w:rPr>
              <w:t>[10]</w:t>
            </w:r>
            <w:r>
              <w:fldChar w:fldCharType="end"/>
            </w:r>
          </w:p>
        </w:tc>
      </w:tr>
      <w:tr w:rsidR="009F47C7" w:rsidRPr="00147DD2" w14:paraId="65F4FF86" w14:textId="77777777" w:rsidTr="007A655D">
        <w:tc>
          <w:tcPr>
            <w:tcW w:w="2341" w:type="dxa"/>
          </w:tcPr>
          <w:p w14:paraId="3B848CCD" w14:textId="77777777" w:rsidR="009F47C7" w:rsidRPr="00147DD2" w:rsidRDefault="00000000" w:rsidP="00147DD2">
            <w:r w:rsidRPr="00147DD2">
              <w:t>GUniFrac*</w:t>
            </w:r>
          </w:p>
        </w:tc>
        <w:tc>
          <w:tcPr>
            <w:tcW w:w="2210" w:type="dxa"/>
          </w:tcPr>
          <w:p w14:paraId="671A6791" w14:textId="77777777" w:rsidR="009F47C7" w:rsidRPr="00147DD2" w:rsidRDefault="00000000" w:rsidP="00147DD2">
            <w:r w:rsidRPr="00147DD2">
              <w:t>1.8.1</w:t>
            </w:r>
          </w:p>
        </w:tc>
        <w:tc>
          <w:tcPr>
            <w:tcW w:w="4809" w:type="dxa"/>
          </w:tcPr>
          <w:p w14:paraId="7B04105F" w14:textId="49E2B27A" w:rsidR="009F47C7" w:rsidRPr="00147DD2" w:rsidRDefault="00BC6D15" w:rsidP="00147DD2">
            <w:r>
              <w:fldChar w:fldCharType="begin"/>
            </w:r>
            <w:r>
              <w:instrText xml:space="preserve"> ADDIN ZOTERO_ITEM CSL_CITATION {"citationID":"F7LNLah1","properties":{"formattedCitation":"[11]","plainCitation":"[11]","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instrText>
            </w:r>
            <w:r>
              <w:fldChar w:fldCharType="separate"/>
            </w:r>
            <w:r>
              <w:rPr>
                <w:noProof/>
              </w:rPr>
              <w:t>[11]</w:t>
            </w:r>
            <w:r>
              <w:fldChar w:fldCharType="end"/>
            </w:r>
          </w:p>
        </w:tc>
      </w:tr>
      <w:tr w:rsidR="009F47C7" w:rsidRPr="00147DD2" w14:paraId="0499A75B" w14:textId="77777777" w:rsidTr="007A655D">
        <w:tc>
          <w:tcPr>
            <w:tcW w:w="2341" w:type="dxa"/>
          </w:tcPr>
          <w:p w14:paraId="02FBB0FE" w14:textId="77777777" w:rsidR="009F47C7" w:rsidRPr="00147DD2" w:rsidRDefault="00000000" w:rsidP="00147DD2">
            <w:r w:rsidRPr="00147DD2">
              <w:t>ggtree</w:t>
            </w:r>
          </w:p>
        </w:tc>
        <w:tc>
          <w:tcPr>
            <w:tcW w:w="2210" w:type="dxa"/>
          </w:tcPr>
          <w:p w14:paraId="0CC1B6AD" w14:textId="77777777" w:rsidR="009F47C7" w:rsidRPr="00147DD2" w:rsidRDefault="00000000" w:rsidP="00147DD2">
            <w:r w:rsidRPr="00147DD2">
              <w:t>3.16.0</w:t>
            </w:r>
          </w:p>
        </w:tc>
        <w:tc>
          <w:tcPr>
            <w:tcW w:w="4809" w:type="dxa"/>
          </w:tcPr>
          <w:p w14:paraId="7E89B961" w14:textId="34BA45F5" w:rsidR="009F47C7" w:rsidRPr="00147DD2" w:rsidRDefault="00BC6D15" w:rsidP="00147DD2">
            <w:r>
              <w:fldChar w:fldCharType="begin"/>
            </w:r>
            <w:r>
              <w:instrText xml:space="preserve"> ADDIN ZOTERO_ITEM CSL_CITATION {"citationID":"9FmQ1VYz","properties":{"formattedCitation":"[12]","plainCitation":"[12]","noteIndex":0},"citationItems":[{"id":1378,"uris":["http://zotero.org/groups/5077571/items/QTR5IKR9"],"itemData":{"id":1378,"type":"article-journal","container-title":"iMeta","DOI":"10.1002/imt2.56","issue":"4","note":"Citation Key: ggtree2022b","page":"e56","title":"Ggtree: A serialized data object for visualization of a phylogenetic tree and annotation data","volume":"1","author":[{"family":"Xu","given":"Shuangbin"},{"family":"Li","given":"Lin"},{"family":"Luo","given":"Xiao"},{"family":"Chen","given":"Meijun"},{"family":"Tang","given":"Wenli"},{"family":"Zhan","given":"Li"},{"family":"Dai","given":"Zehan"},{"family":"Lam","given":"Tommy T."},{"family":"Guan","given":"Yi"},{"family":"Yu","given":"Guangchuang"}],"issued":{"date-parts":[["2022"]]},"citation-key":"ggtree2022b"}}],"schema":"https://github.com/citation-style-language/schema/raw/master/csl-citation.json"} </w:instrText>
            </w:r>
            <w:r>
              <w:fldChar w:fldCharType="separate"/>
            </w:r>
            <w:r>
              <w:rPr>
                <w:noProof/>
              </w:rPr>
              <w:t>[12]</w:t>
            </w:r>
            <w:r>
              <w:fldChar w:fldCharType="end"/>
            </w:r>
          </w:p>
        </w:tc>
      </w:tr>
      <w:tr w:rsidR="009F47C7" w:rsidRPr="00147DD2" w14:paraId="13D0B982" w14:textId="77777777" w:rsidTr="007A655D">
        <w:tc>
          <w:tcPr>
            <w:tcW w:w="2341" w:type="dxa"/>
          </w:tcPr>
          <w:p w14:paraId="15B6129F" w14:textId="77777777" w:rsidR="009F47C7" w:rsidRPr="00147DD2" w:rsidRDefault="00000000" w:rsidP="00147DD2">
            <w:r w:rsidRPr="00147DD2">
              <w:t>patchwork</w:t>
            </w:r>
          </w:p>
        </w:tc>
        <w:tc>
          <w:tcPr>
            <w:tcW w:w="2210" w:type="dxa"/>
          </w:tcPr>
          <w:p w14:paraId="04F518F6" w14:textId="77777777" w:rsidR="009F47C7" w:rsidRPr="00147DD2" w:rsidRDefault="00000000" w:rsidP="00147DD2">
            <w:r w:rsidRPr="00147DD2">
              <w:t>1.3.1</w:t>
            </w:r>
          </w:p>
        </w:tc>
        <w:tc>
          <w:tcPr>
            <w:tcW w:w="4809" w:type="dxa"/>
          </w:tcPr>
          <w:p w14:paraId="49CB3583" w14:textId="7EC7A46E" w:rsidR="009F47C7" w:rsidRPr="00147DD2" w:rsidRDefault="00BC6D15" w:rsidP="00147DD2">
            <w:r>
              <w:fldChar w:fldCharType="begin"/>
            </w:r>
            <w:r>
              <w:instrText xml:space="preserve"> ADDIN ZOTERO_ITEM CSL_CITATION {"citationID":"xYROKfSp","properties":{"formattedCitation":"[13]","plainCitation":"[13]","noteIndex":0},"citationItems":[{"id":1260,"uris":["http://zotero.org/groups/5077571/items/DQLCFF2N"],"itemData":{"id":1260,"type":"report","genre":"manual","note":"Citation Key: R-patchwork","title":"patchwork: The composer of plots","URL":"https://CRAN.R-project.org/package=patchwork","author":[{"family":"Pedersen","given":"Thomas Lin"}],"issued":{"date-parts":[["2024"]]},"citation-key":"R-patchwork"}}],"schema":"https://github.com/citation-style-language/schema/raw/master/csl-citation.json"} </w:instrText>
            </w:r>
            <w:r>
              <w:fldChar w:fldCharType="separate"/>
            </w:r>
            <w:r>
              <w:rPr>
                <w:noProof/>
              </w:rPr>
              <w:t>[13]</w:t>
            </w:r>
            <w:r>
              <w:fldChar w:fldCharType="end"/>
            </w:r>
          </w:p>
        </w:tc>
      </w:tr>
      <w:tr w:rsidR="009F47C7" w:rsidRPr="00147DD2" w14:paraId="5BCD972F" w14:textId="77777777" w:rsidTr="007A655D">
        <w:tc>
          <w:tcPr>
            <w:tcW w:w="2341" w:type="dxa"/>
          </w:tcPr>
          <w:p w14:paraId="49697EAD" w14:textId="77777777" w:rsidR="009F47C7" w:rsidRPr="00147DD2" w:rsidRDefault="00000000" w:rsidP="00147DD2">
            <w:r w:rsidRPr="00147DD2">
              <w:t>NatParksPalettes</w:t>
            </w:r>
          </w:p>
        </w:tc>
        <w:tc>
          <w:tcPr>
            <w:tcW w:w="2210" w:type="dxa"/>
          </w:tcPr>
          <w:p w14:paraId="6F2D9381" w14:textId="77777777" w:rsidR="009F47C7" w:rsidRPr="00147DD2" w:rsidRDefault="00000000" w:rsidP="00147DD2">
            <w:r w:rsidRPr="00147DD2">
              <w:t>0.2.0</w:t>
            </w:r>
          </w:p>
        </w:tc>
        <w:tc>
          <w:tcPr>
            <w:tcW w:w="4809" w:type="dxa"/>
          </w:tcPr>
          <w:p w14:paraId="4280A1D7" w14:textId="362129E9" w:rsidR="009F47C7" w:rsidRPr="00147DD2" w:rsidRDefault="00BC6D15" w:rsidP="00147DD2">
            <w:r>
              <w:fldChar w:fldCharType="begin"/>
            </w:r>
            <w:r>
              <w:instrText xml:space="preserve"> ADDIN ZOTERO_ITEM CSL_CITATION {"citationID":"sZH7HQFR","properties":{"formattedCitation":"[14]","plainCitation":"[14]","noteIndex":0},"citationItems":[{"id":1258,"uris":["http://zotero.org/groups/5077571/items/ZCHKQJBX"],"itemData":{"id":1258,"type":"report","genre":"manual","note":"Citation Key: R-NatParksPalettes","title":"NatParksPalettes: Color palettes inspired by national parks","URL":"https://github.com/kevinsblake/NatParksPalettes","author":[{"family":"Blake","given":"Kevin"}],"issued":{"date-parts":[["2022"]]},"citation-key":"R-NatParksPalettes"}}],"schema":"https://github.com/citation-style-language/schema/raw/master/csl-citation.json"} </w:instrText>
            </w:r>
            <w:r>
              <w:fldChar w:fldCharType="separate"/>
            </w:r>
            <w:r>
              <w:rPr>
                <w:noProof/>
              </w:rPr>
              <w:t>[14]</w:t>
            </w:r>
            <w:r>
              <w:fldChar w:fldCharType="end"/>
            </w:r>
          </w:p>
        </w:tc>
      </w:tr>
      <w:tr w:rsidR="009F47C7" w:rsidRPr="00147DD2" w14:paraId="2808CACE" w14:textId="77777777" w:rsidTr="007A655D">
        <w:tc>
          <w:tcPr>
            <w:tcW w:w="2341" w:type="dxa"/>
          </w:tcPr>
          <w:p w14:paraId="792DDD5B" w14:textId="77777777" w:rsidR="009F47C7" w:rsidRPr="00147DD2" w:rsidRDefault="00000000" w:rsidP="00147DD2">
            <w:r w:rsidRPr="00147DD2">
              <w:t>ape</w:t>
            </w:r>
          </w:p>
        </w:tc>
        <w:tc>
          <w:tcPr>
            <w:tcW w:w="2210" w:type="dxa"/>
          </w:tcPr>
          <w:p w14:paraId="6F91F2DA" w14:textId="77777777" w:rsidR="009F47C7" w:rsidRPr="00147DD2" w:rsidRDefault="00000000" w:rsidP="00147DD2">
            <w:r w:rsidRPr="00147DD2">
              <w:t>5.8-1</w:t>
            </w:r>
          </w:p>
        </w:tc>
        <w:tc>
          <w:tcPr>
            <w:tcW w:w="4809" w:type="dxa"/>
          </w:tcPr>
          <w:p w14:paraId="4D1E8CB5" w14:textId="7E3DD9C5" w:rsidR="009F47C7" w:rsidRPr="00147DD2" w:rsidRDefault="00BC6D15" w:rsidP="00147DD2">
            <w:r>
              <w:fldChar w:fldCharType="begin"/>
            </w:r>
            <w:r>
              <w:instrText xml:space="preserve"> ADDIN ZOTERO_ITEM CSL_CITATION {"citationID":"SQW8cIl2","properties":{"formattedCitation":"[15]","plainCitation":"[15]","noteIndex":0},"citationItems":[{"id":1311,"uris":["http://zotero.org/groups/5077571/items/WSWWL3L2"],"itemData":{"id":1311,"type":"report","genre":"manual","note":"Citation Key: R-ape","title":"ape: Analyses of phylogenetics and evolution","URL":"http://ape-package.ird.fr/","author":[{"family":"Paradis","given":"Emmanuel"},{"family":"Blomberg","given":"Simon"},{"family":"Bolker","given":"Ben"},{"family":"Brown","given":"Joseph"},{"family":"Claramunt","given":"Santiago"},{"family":"Claude","given":"Julien"},{"family":"Cuong","given":"Hoa Sien"},{"family":"Desper","given":"Richard"},{"family":"Didier","given":"Gilles"},{"family":"Durand","given":"Benoit"},{"family":"Dutheil","given":"Julien"},{"family":"Ewing","given":"RJ"},{"family":"Gascuel","given":"Olivier"},{"family":"Guillerme","given":"Thomas"},{"family":"Heibl","given":"Christoph"},{"family":"Ives","given":"Anthony"},{"family":"Jones","given":"Bradley"},{"family":"Krah","given":"Franz"},{"family":"Lawson","given":"Daniel"},{"family":"Lefort","given":"Vincent"},{"family":"Legendre","given":"Pierre"},{"family":"Lemon","given":"Jim"},{"family":"Louvel","given":"Guillaume"},{"family":"Marcon","given":"Eric"},{"family":"McCloskey","given":"Rosemary"},{"family":"Nylander","given":"Johan"},{"family":"Opgen-Rhein","given":"Rainer"},{"family":"Popescu","given":"Andrei-Alin"},{"family":"Royer-Carenzi","given":"Manuela"},{"family":"Schliep","given":"Klaus"},{"family":"Strimmer","given":"Korbinian"},{"family":"Vienne","given":"Damien","non-dropping-particle":"de"}],"issued":{"date-parts":[["2023"]]},"citation-key":"R-ape"}}],"schema":"https://github.com/citation-style-language/schema/raw/master/csl-citation.json"} </w:instrText>
            </w:r>
            <w:r>
              <w:fldChar w:fldCharType="separate"/>
            </w:r>
            <w:r>
              <w:rPr>
                <w:noProof/>
              </w:rPr>
              <w:t>[15]</w:t>
            </w:r>
            <w:r>
              <w:fldChar w:fldCharType="end"/>
            </w:r>
          </w:p>
        </w:tc>
      </w:tr>
      <w:tr w:rsidR="009F47C7" w:rsidRPr="00147DD2" w14:paraId="62049286" w14:textId="77777777" w:rsidTr="007A655D">
        <w:tc>
          <w:tcPr>
            <w:tcW w:w="2341" w:type="dxa"/>
          </w:tcPr>
          <w:p w14:paraId="74590C83" w14:textId="77777777" w:rsidR="009F47C7" w:rsidRPr="00147DD2" w:rsidRDefault="00000000" w:rsidP="00147DD2">
            <w:r w:rsidRPr="00147DD2">
              <w:t>broom</w:t>
            </w:r>
          </w:p>
        </w:tc>
        <w:tc>
          <w:tcPr>
            <w:tcW w:w="2210" w:type="dxa"/>
          </w:tcPr>
          <w:p w14:paraId="1741E8F7" w14:textId="77777777" w:rsidR="009F47C7" w:rsidRPr="00147DD2" w:rsidRDefault="00000000" w:rsidP="00147DD2">
            <w:r w:rsidRPr="00147DD2">
              <w:t>1.0.8</w:t>
            </w:r>
          </w:p>
        </w:tc>
        <w:tc>
          <w:tcPr>
            <w:tcW w:w="4809" w:type="dxa"/>
          </w:tcPr>
          <w:p w14:paraId="56930A72" w14:textId="3B986DFC" w:rsidR="009F47C7" w:rsidRPr="00147DD2" w:rsidRDefault="00BC6D15" w:rsidP="00147DD2">
            <w:r>
              <w:fldChar w:fldCharType="begin"/>
            </w:r>
            <w:r>
              <w:instrText xml:space="preserve"> ADDIN ZOTERO_ITEM CSL_CITATION {"citationID":"2SST9AaR","properties":{"formattedCitation":"[16]","plainCitation":"[16]","noteIndex":0},"citationItems":[{"id":1224,"uris":["http://zotero.org/groups/5077571/items/F735P5J7"],"itemData":{"id":1224,"type":"report","genre":"manual","note":"Citation Key: R-broom","title":"broom: Convert statistical objects into tidy tibbles","URL":"https://CRAN.R-project.org/package=broom","author":[{"family":"Robinson","given":"David"},{"family":"Hayes","given":"Alex"},{"family":"Couch","given":"Simon"}],"issued":{"date-parts":[["2023"]]},"citation-key":"R-broom"}}],"schema":"https://github.com/citation-style-language/schema/raw/master/csl-citation.json"} </w:instrText>
            </w:r>
            <w:r>
              <w:fldChar w:fldCharType="separate"/>
            </w:r>
            <w:r>
              <w:rPr>
                <w:noProof/>
              </w:rPr>
              <w:t>[16]</w:t>
            </w:r>
            <w:r>
              <w:fldChar w:fldCharType="end"/>
            </w:r>
          </w:p>
        </w:tc>
      </w:tr>
      <w:tr w:rsidR="009F47C7" w:rsidRPr="00147DD2" w14:paraId="4DCE5909" w14:textId="77777777" w:rsidTr="007A655D">
        <w:tc>
          <w:tcPr>
            <w:tcW w:w="2341" w:type="dxa"/>
          </w:tcPr>
          <w:p w14:paraId="64761A16" w14:textId="77777777" w:rsidR="009F47C7" w:rsidRPr="00147DD2" w:rsidRDefault="00000000" w:rsidP="00147DD2">
            <w:r w:rsidRPr="00147DD2">
              <w:t>corrr</w:t>
            </w:r>
          </w:p>
        </w:tc>
        <w:tc>
          <w:tcPr>
            <w:tcW w:w="2210" w:type="dxa"/>
          </w:tcPr>
          <w:p w14:paraId="21D39E0D" w14:textId="77777777" w:rsidR="009F47C7" w:rsidRPr="00147DD2" w:rsidRDefault="00000000" w:rsidP="00147DD2">
            <w:r w:rsidRPr="00147DD2">
              <w:t>0.4.4</w:t>
            </w:r>
          </w:p>
        </w:tc>
        <w:tc>
          <w:tcPr>
            <w:tcW w:w="4809" w:type="dxa"/>
          </w:tcPr>
          <w:p w14:paraId="4E632D51" w14:textId="6E9C5238" w:rsidR="009F47C7" w:rsidRPr="00147DD2" w:rsidRDefault="00BC6D15" w:rsidP="00147DD2">
            <w:r>
              <w:fldChar w:fldCharType="begin"/>
            </w:r>
            <w:r>
              <w:instrText xml:space="preserve"> ADDIN ZOTERO_ITEM CSL_CITATION {"citationID":"qYtkcGfh","properties":{"formattedCitation":"[17]","plainCitation":"[17]","noteIndex":0},"citationItems":[{"id":2073,"uris":["http://zotero.org/groups/5077571/items/N8ICQNZB"],"itemData":{"id":2073,"type":"report","genre":"manual","note":"DOI: 10.32614/CRAN.package.corrr","title":"corrr: Correlations in R","URL":"https://CRAN.R-project.org/package=corrr","author":[{"family":"Kuhn","given":"Max"},{"family":"Jackson","given":"Simon"},{"family":"Cimentada","given":"Jorge"}],"issued":{"date-parts":[["2022"]]},"citation-key":"kuhnCorrrCorrelations2022"}}],"schema":"https://github.com/citation-style-language/schema/raw/master/csl-citation.json"} </w:instrText>
            </w:r>
            <w:r>
              <w:fldChar w:fldCharType="separate"/>
            </w:r>
            <w:r>
              <w:rPr>
                <w:noProof/>
              </w:rPr>
              <w:t>[17]</w:t>
            </w:r>
            <w:r>
              <w:fldChar w:fldCharType="end"/>
            </w:r>
          </w:p>
        </w:tc>
      </w:tr>
      <w:tr w:rsidR="009F47C7" w:rsidRPr="00147DD2" w14:paraId="6A3D4740" w14:textId="77777777" w:rsidTr="007A655D">
        <w:tc>
          <w:tcPr>
            <w:tcW w:w="2341" w:type="dxa"/>
          </w:tcPr>
          <w:p w14:paraId="003A9B98" w14:textId="77777777" w:rsidR="009F47C7" w:rsidRPr="00147DD2" w:rsidRDefault="00000000" w:rsidP="00147DD2">
            <w:r w:rsidRPr="00147DD2">
              <w:t>renv</w:t>
            </w:r>
          </w:p>
        </w:tc>
        <w:tc>
          <w:tcPr>
            <w:tcW w:w="2210" w:type="dxa"/>
          </w:tcPr>
          <w:p w14:paraId="636FCA38" w14:textId="77777777" w:rsidR="009F47C7" w:rsidRPr="00147DD2" w:rsidRDefault="00000000" w:rsidP="00147DD2">
            <w:r w:rsidRPr="00147DD2">
              <w:t>1.0.5</w:t>
            </w:r>
          </w:p>
        </w:tc>
        <w:tc>
          <w:tcPr>
            <w:tcW w:w="4809" w:type="dxa"/>
          </w:tcPr>
          <w:p w14:paraId="52ADA26E" w14:textId="1D8EABE2" w:rsidR="009F47C7" w:rsidRPr="00147DD2" w:rsidRDefault="00BC6D15" w:rsidP="00147DD2">
            <w:r>
              <w:fldChar w:fldCharType="begin"/>
            </w:r>
            <w:r>
              <w:instrText xml:space="preserve"> ADDIN ZOTERO_ITEM CSL_CITATION {"citationID":"4SRY7bdh","properties":{"formattedCitation":"[18]","plainCitation":"[18]","noteIndex":0},"citationItems":[{"id":2075,"uris":["http://zotero.org/groups/5077571/items/Q9I4UBGQ"],"itemData":{"id":2075,"type":"report","genre":"manual","note":"DOI: 10.32614/CRAN.package.renv","title":"renv: Project environments","URL":"https://CRAN.R-project.org/package=renv","author":[{"family":"Ushey","given":"Kevin"},{"family":"Wickham","given":"Hadley"}],"issued":{"date-parts":[["2024"]]},"citation-key":"usheyRenvProjectEnvironments2024"}}],"schema":"https://github.com/citation-style-language/schema/raw/master/csl-citation.json"} </w:instrText>
            </w:r>
            <w:r>
              <w:fldChar w:fldCharType="separate"/>
            </w:r>
            <w:r>
              <w:rPr>
                <w:noProof/>
              </w:rPr>
              <w:t>[18]</w:t>
            </w:r>
            <w:r>
              <w:fldChar w:fldCharType="end"/>
            </w:r>
          </w:p>
        </w:tc>
      </w:tr>
      <w:tr w:rsidR="007A655D" w:rsidRPr="00147DD2" w14:paraId="1E5A9CFD" w14:textId="77777777" w:rsidTr="007A655D">
        <w:tc>
          <w:tcPr>
            <w:tcW w:w="2341" w:type="dxa"/>
          </w:tcPr>
          <w:p w14:paraId="4019AAC9" w14:textId="375C6FB7" w:rsidR="007A655D" w:rsidRPr="00147DD2" w:rsidRDefault="007A655D" w:rsidP="00147DD2">
            <w:r>
              <w:t>microbenchmark</w:t>
            </w:r>
          </w:p>
        </w:tc>
        <w:tc>
          <w:tcPr>
            <w:tcW w:w="2210" w:type="dxa"/>
          </w:tcPr>
          <w:p w14:paraId="33B9BCA8" w14:textId="0043D3D9" w:rsidR="007A655D" w:rsidRPr="00147DD2" w:rsidRDefault="00BC6D15" w:rsidP="00147DD2">
            <w:r>
              <w:t>1.5.0</w:t>
            </w:r>
          </w:p>
        </w:tc>
        <w:tc>
          <w:tcPr>
            <w:tcW w:w="4809" w:type="dxa"/>
          </w:tcPr>
          <w:p w14:paraId="7787587D" w14:textId="77777777" w:rsidR="007A655D" w:rsidRPr="00147DD2" w:rsidRDefault="007A655D" w:rsidP="00147DD2"/>
        </w:tc>
      </w:tr>
      <w:tr w:rsidR="007A655D" w:rsidRPr="00147DD2" w14:paraId="10BD116A" w14:textId="77777777" w:rsidTr="007A655D">
        <w:tc>
          <w:tcPr>
            <w:tcW w:w="2341" w:type="dxa"/>
          </w:tcPr>
          <w:p w14:paraId="54F77163" w14:textId="77A14D8D" w:rsidR="007A655D" w:rsidRDefault="007A655D" w:rsidP="00147DD2">
            <w:proofErr w:type="spellStart"/>
            <w:r>
              <w:t>ggpubr</w:t>
            </w:r>
            <w:proofErr w:type="spellEnd"/>
          </w:p>
        </w:tc>
        <w:tc>
          <w:tcPr>
            <w:tcW w:w="2210" w:type="dxa"/>
          </w:tcPr>
          <w:p w14:paraId="33C5D4EF" w14:textId="573D6E2B" w:rsidR="007A655D" w:rsidRPr="00147DD2" w:rsidRDefault="00BC6D15" w:rsidP="00147DD2">
            <w:r>
              <w:t>0.6.1</w:t>
            </w:r>
          </w:p>
        </w:tc>
        <w:tc>
          <w:tcPr>
            <w:tcW w:w="4809" w:type="dxa"/>
          </w:tcPr>
          <w:p w14:paraId="478692DD" w14:textId="48C94278" w:rsidR="007A655D" w:rsidRPr="00147DD2" w:rsidRDefault="00BC6D15" w:rsidP="00147DD2">
            <w:r>
              <w:fldChar w:fldCharType="begin"/>
            </w:r>
            <w:r>
              <w:instrText xml:space="preserve"> ADDIN ZOTERO_ITEM CSL_CITATION {"citationID":"TQVB6iv6","properties":{"formattedCitation":"[19]","plainCitation":"[19]","noteIndex":0},"citationItems":[{"id":1244,"uris":["http://zotero.org/groups/5077571/items/NPJCPGRF"],"itemData":{"id":1244,"type":"report","genre":"manual","note":"Citation Key: R-ggpubr","title":"ggpubr: ggplot2 based publication ready plots","URL":"https://rpkgs.datanovia.com/ggpubr/","author":[{"family":"Kassambara","given":"Alboukadel"}],"issued":{"date-parts":[["2023"]]},"citation-key":"R-ggpubr"}}],"schema":"https://github.com/citation-style-language/schema/raw/master/csl-citation.json"} </w:instrText>
            </w:r>
            <w:r>
              <w:fldChar w:fldCharType="separate"/>
            </w:r>
            <w:r>
              <w:rPr>
                <w:noProof/>
              </w:rPr>
              <w:t>[19]</w:t>
            </w:r>
            <w:r>
              <w:fldChar w:fldCharType="end"/>
            </w:r>
          </w:p>
        </w:tc>
      </w:tr>
    </w:tbl>
    <w:p w14:paraId="4BE354AA" w14:textId="77777777" w:rsidR="009F47C7" w:rsidRPr="00147DD2" w:rsidRDefault="00000000" w:rsidP="00147DD2">
      <w:r w:rsidRPr="00147DD2">
        <w:rPr>
          <w:i/>
          <w:iCs/>
        </w:rPr>
        <w:t>Table S1. Software and packages used in analysis.</w:t>
      </w:r>
      <w:r w:rsidRPr="00147DD2">
        <w:t xml:space="preserve"> Note that GUniFrac was modified slightly to make incorporating absolute abundances more apparent; this version can be installed via Github at </w:t>
      </w:r>
      <w:hyperlink r:id="rId17">
        <w:r w:rsidRPr="00147DD2">
          <w:rPr>
            <w:rStyle w:val="Hyperlink"/>
          </w:rPr>
          <w:t>https://github.com/MarschmiLab/GUniFrac</w:t>
        </w:r>
      </w:hyperlink>
      <w:r w:rsidRPr="00147DD2">
        <w:t>.</w:t>
      </w:r>
    </w:p>
    <w:p w14:paraId="6B33E59B" w14:textId="77777777" w:rsidR="009F47C7" w:rsidRPr="00147DD2" w:rsidRDefault="00000000" w:rsidP="00147DD2">
      <w:r w:rsidRPr="00147DD2">
        <w:br w:type="page"/>
      </w:r>
    </w:p>
    <w:p w14:paraId="40FC6212" w14:textId="77777777" w:rsidR="009F47C7" w:rsidRDefault="00000000" w:rsidP="00147DD2">
      <w:pPr>
        <w:rPr>
          <w:b/>
          <w:bCs/>
        </w:rPr>
      </w:pPr>
      <w:bookmarkStart w:id="6" w:name="supporting-references"/>
      <w:r w:rsidRPr="00230C54">
        <w:rPr>
          <w:b/>
          <w:bCs/>
        </w:rPr>
        <w:lastRenderedPageBreak/>
        <w:t>Supporting References</w:t>
      </w:r>
    </w:p>
    <w:p w14:paraId="6B72987C" w14:textId="77777777" w:rsidR="00230C54" w:rsidRPr="00230C54" w:rsidRDefault="00230C54" w:rsidP="00230C54">
      <w:pPr>
        <w:pStyle w:val="Bibliography"/>
        <w:rPr>
          <w:rFonts w:cs="Times New Roman"/>
        </w:rPr>
      </w:pPr>
      <w:r>
        <w:rPr>
          <w:b/>
          <w:bCs/>
        </w:rPr>
        <w:fldChar w:fldCharType="begin"/>
      </w:r>
      <w:r>
        <w:rPr>
          <w:b/>
          <w:bCs/>
        </w:rPr>
        <w:instrText xml:space="preserve"> ADDIN ZOTERO_BIBL {"uncited":[],"omitted":[],"custom":[]} CSL_BIBLIOGRAPHY </w:instrText>
      </w:r>
      <w:r>
        <w:rPr>
          <w:b/>
          <w:bCs/>
        </w:rPr>
        <w:fldChar w:fldCharType="separate"/>
      </w:r>
      <w:r w:rsidRPr="00230C54">
        <w:rPr>
          <w:rFonts w:cs="Times New Roman"/>
        </w:rPr>
        <w:t xml:space="preserve">1. </w:t>
      </w:r>
      <w:r w:rsidRPr="00230C54">
        <w:rPr>
          <w:rFonts w:cs="Times New Roman"/>
        </w:rPr>
        <w:tab/>
        <w:t xml:space="preserve">Props R et al. Absolute quantification of microbial taxon abundances. </w:t>
      </w:r>
      <w:r w:rsidRPr="00230C54">
        <w:rPr>
          <w:rFonts w:cs="Times New Roman"/>
          <w:i/>
          <w:iCs/>
        </w:rPr>
        <w:t>ISME J</w:t>
      </w:r>
      <w:r w:rsidRPr="00230C54">
        <w:rPr>
          <w:rFonts w:cs="Times New Roman"/>
        </w:rPr>
        <w:t xml:space="preserve"> </w:t>
      </w:r>
      <w:proofErr w:type="gramStart"/>
      <w:r w:rsidRPr="00230C54">
        <w:rPr>
          <w:rFonts w:cs="Times New Roman"/>
        </w:rPr>
        <w:t>2017;</w:t>
      </w:r>
      <w:r w:rsidRPr="00230C54">
        <w:rPr>
          <w:rFonts w:cs="Times New Roman"/>
          <w:b/>
          <w:bCs/>
        </w:rPr>
        <w:t>11</w:t>
      </w:r>
      <w:r w:rsidRPr="00230C54">
        <w:rPr>
          <w:rFonts w:cs="Times New Roman"/>
        </w:rPr>
        <w:t>:584</w:t>
      </w:r>
      <w:proofErr w:type="gramEnd"/>
      <w:r w:rsidRPr="00230C54">
        <w:rPr>
          <w:rFonts w:cs="Times New Roman"/>
        </w:rPr>
        <w:t>–587. https://doi.org/10.1038/ismej.2016.117</w:t>
      </w:r>
    </w:p>
    <w:p w14:paraId="2650D0C6" w14:textId="77777777" w:rsidR="00230C54" w:rsidRPr="00230C54" w:rsidRDefault="00230C54" w:rsidP="00230C54">
      <w:pPr>
        <w:pStyle w:val="Bibliography"/>
        <w:rPr>
          <w:rFonts w:cs="Times New Roman"/>
        </w:rPr>
      </w:pPr>
      <w:r w:rsidRPr="00230C54">
        <w:rPr>
          <w:rFonts w:cs="Times New Roman"/>
        </w:rPr>
        <w:t xml:space="preserve">2. </w:t>
      </w:r>
      <w:r w:rsidRPr="00230C54">
        <w:rPr>
          <w:rFonts w:cs="Times New Roman"/>
        </w:rPr>
        <w:tab/>
        <w:t xml:space="preserve">Barlow JT, </w:t>
      </w:r>
      <w:proofErr w:type="spellStart"/>
      <w:r w:rsidRPr="00230C54">
        <w:rPr>
          <w:rFonts w:cs="Times New Roman"/>
        </w:rPr>
        <w:t>Bogatyrev</w:t>
      </w:r>
      <w:proofErr w:type="spellEnd"/>
      <w:r w:rsidRPr="00230C54">
        <w:rPr>
          <w:rFonts w:cs="Times New Roman"/>
        </w:rPr>
        <w:t xml:space="preserve"> SR, Ismagilov RF. A quantitative sequencing framework for absolute abundance measurements of mucosal and </w:t>
      </w:r>
      <w:proofErr w:type="spellStart"/>
      <w:r w:rsidRPr="00230C54">
        <w:rPr>
          <w:rFonts w:cs="Times New Roman"/>
        </w:rPr>
        <w:t>lumenal</w:t>
      </w:r>
      <w:proofErr w:type="spellEnd"/>
      <w:r w:rsidRPr="00230C54">
        <w:rPr>
          <w:rFonts w:cs="Times New Roman"/>
        </w:rPr>
        <w:t xml:space="preserve"> microbial communities. </w:t>
      </w:r>
      <w:r w:rsidRPr="00230C54">
        <w:rPr>
          <w:rFonts w:cs="Times New Roman"/>
          <w:i/>
          <w:iCs/>
        </w:rPr>
        <w:t>Nat Commun</w:t>
      </w:r>
      <w:r w:rsidRPr="00230C54">
        <w:rPr>
          <w:rFonts w:cs="Times New Roman"/>
        </w:rPr>
        <w:t xml:space="preserve"> </w:t>
      </w:r>
      <w:proofErr w:type="gramStart"/>
      <w:r w:rsidRPr="00230C54">
        <w:rPr>
          <w:rFonts w:cs="Times New Roman"/>
        </w:rPr>
        <w:t>2020;</w:t>
      </w:r>
      <w:r w:rsidRPr="00230C54">
        <w:rPr>
          <w:rFonts w:cs="Times New Roman"/>
          <w:b/>
          <w:bCs/>
        </w:rPr>
        <w:t>11</w:t>
      </w:r>
      <w:r w:rsidRPr="00230C54">
        <w:rPr>
          <w:rFonts w:cs="Times New Roman"/>
        </w:rPr>
        <w:t>:2590</w:t>
      </w:r>
      <w:proofErr w:type="gramEnd"/>
      <w:r w:rsidRPr="00230C54">
        <w:rPr>
          <w:rFonts w:cs="Times New Roman"/>
        </w:rPr>
        <w:t>. https://doi.org/10.1038/s41467-020-16224-6</w:t>
      </w:r>
    </w:p>
    <w:p w14:paraId="0565FBD9" w14:textId="77777777" w:rsidR="00230C54" w:rsidRPr="00230C54" w:rsidRDefault="00230C54" w:rsidP="00230C54">
      <w:pPr>
        <w:pStyle w:val="Bibliography"/>
        <w:rPr>
          <w:rFonts w:cs="Times New Roman"/>
        </w:rPr>
      </w:pPr>
      <w:r w:rsidRPr="00230C54">
        <w:rPr>
          <w:rFonts w:cs="Times New Roman"/>
        </w:rPr>
        <w:t xml:space="preserve">3. </w:t>
      </w:r>
      <w:r w:rsidRPr="00230C54">
        <w:rPr>
          <w:rFonts w:cs="Times New Roman"/>
        </w:rPr>
        <w:tab/>
        <w:t xml:space="preserve">Pendleton A, Wells M, Schmidt ML. Upwelling periodically disturbs the ecological assembly of microbial communities in the Laurentian Great Lakes. 2025. </w:t>
      </w:r>
      <w:proofErr w:type="spellStart"/>
      <w:r w:rsidRPr="00230C54">
        <w:rPr>
          <w:rFonts w:cs="Times New Roman"/>
        </w:rPr>
        <w:t>bioRxiv</w:t>
      </w:r>
      <w:proofErr w:type="spellEnd"/>
      <w:r w:rsidRPr="00230C54">
        <w:rPr>
          <w:rFonts w:cs="Times New Roman"/>
        </w:rPr>
        <w:t>, 2025</w:t>
      </w:r>
      <w:proofErr w:type="gramStart"/>
      <w:r w:rsidRPr="00230C54">
        <w:rPr>
          <w:rFonts w:cs="Times New Roman"/>
        </w:rPr>
        <w:t>. ,</w:t>
      </w:r>
      <w:proofErr w:type="gramEnd"/>
      <w:r w:rsidRPr="00230C54">
        <w:rPr>
          <w:rFonts w:cs="Times New Roman"/>
        </w:rPr>
        <w:t xml:space="preserve"> 2025.01.17.633667</w:t>
      </w:r>
    </w:p>
    <w:p w14:paraId="347B64FC" w14:textId="77777777" w:rsidR="00230C54" w:rsidRPr="00230C54" w:rsidRDefault="00230C54" w:rsidP="00230C54">
      <w:pPr>
        <w:pStyle w:val="Bibliography"/>
        <w:rPr>
          <w:rFonts w:cs="Times New Roman"/>
        </w:rPr>
      </w:pPr>
      <w:r w:rsidRPr="00230C54">
        <w:rPr>
          <w:rFonts w:cs="Times New Roman"/>
        </w:rPr>
        <w:t xml:space="preserve">4. </w:t>
      </w:r>
      <w:r w:rsidRPr="00230C54">
        <w:rPr>
          <w:rFonts w:cs="Times New Roman"/>
        </w:rPr>
        <w:tab/>
        <w:t xml:space="preserve">Zhang K et al. Absolute microbiome profiling highlights the links among microbial stability, soil health, and crop productivity under long-term sod-based rotation. </w:t>
      </w:r>
      <w:r w:rsidRPr="00230C54">
        <w:rPr>
          <w:rFonts w:cs="Times New Roman"/>
          <w:i/>
          <w:iCs/>
        </w:rPr>
        <w:t>Biol Fertil Soils</w:t>
      </w:r>
      <w:r w:rsidRPr="00230C54">
        <w:rPr>
          <w:rFonts w:cs="Times New Roman"/>
        </w:rPr>
        <w:t xml:space="preserve"> </w:t>
      </w:r>
      <w:proofErr w:type="gramStart"/>
      <w:r w:rsidRPr="00230C54">
        <w:rPr>
          <w:rFonts w:cs="Times New Roman"/>
        </w:rPr>
        <w:t>2022;</w:t>
      </w:r>
      <w:r w:rsidRPr="00230C54">
        <w:rPr>
          <w:rFonts w:cs="Times New Roman"/>
          <w:b/>
          <w:bCs/>
        </w:rPr>
        <w:t>58</w:t>
      </w:r>
      <w:r w:rsidRPr="00230C54">
        <w:rPr>
          <w:rFonts w:cs="Times New Roman"/>
        </w:rPr>
        <w:t>:883</w:t>
      </w:r>
      <w:proofErr w:type="gramEnd"/>
      <w:r w:rsidRPr="00230C54">
        <w:rPr>
          <w:rFonts w:cs="Times New Roman"/>
        </w:rPr>
        <w:t>–901. https://doi.org/10.1007/s00374-022-01675-4</w:t>
      </w:r>
    </w:p>
    <w:p w14:paraId="7CDDF760" w14:textId="77777777" w:rsidR="00230C54" w:rsidRPr="00230C54" w:rsidRDefault="00230C54" w:rsidP="00230C54">
      <w:pPr>
        <w:pStyle w:val="Bibliography"/>
        <w:rPr>
          <w:rFonts w:cs="Times New Roman"/>
        </w:rPr>
      </w:pPr>
      <w:r w:rsidRPr="00230C54">
        <w:rPr>
          <w:rFonts w:cs="Times New Roman"/>
        </w:rPr>
        <w:t xml:space="preserve">5. </w:t>
      </w:r>
      <w:r w:rsidRPr="00230C54">
        <w:rPr>
          <w:rFonts w:cs="Times New Roman"/>
        </w:rPr>
        <w:tab/>
        <w:t xml:space="preserve">Douglas GM et al. PICRUSt2 for prediction of metagenome functions. </w:t>
      </w:r>
      <w:r w:rsidRPr="00230C54">
        <w:rPr>
          <w:rFonts w:cs="Times New Roman"/>
          <w:i/>
          <w:iCs/>
        </w:rPr>
        <w:t xml:space="preserve">Nat </w:t>
      </w:r>
      <w:proofErr w:type="spellStart"/>
      <w:r w:rsidRPr="00230C54">
        <w:rPr>
          <w:rFonts w:cs="Times New Roman"/>
          <w:i/>
          <w:iCs/>
        </w:rPr>
        <w:t>Biotechnol</w:t>
      </w:r>
      <w:proofErr w:type="spellEnd"/>
      <w:r w:rsidRPr="00230C54">
        <w:rPr>
          <w:rFonts w:cs="Times New Roman"/>
        </w:rPr>
        <w:t xml:space="preserve"> </w:t>
      </w:r>
      <w:proofErr w:type="gramStart"/>
      <w:r w:rsidRPr="00230C54">
        <w:rPr>
          <w:rFonts w:cs="Times New Roman"/>
        </w:rPr>
        <w:t>2020;</w:t>
      </w:r>
      <w:r w:rsidRPr="00230C54">
        <w:rPr>
          <w:rFonts w:cs="Times New Roman"/>
          <w:b/>
          <w:bCs/>
        </w:rPr>
        <w:t>38</w:t>
      </w:r>
      <w:r w:rsidRPr="00230C54">
        <w:rPr>
          <w:rFonts w:cs="Times New Roman"/>
        </w:rPr>
        <w:t>:685</w:t>
      </w:r>
      <w:proofErr w:type="gramEnd"/>
      <w:r w:rsidRPr="00230C54">
        <w:rPr>
          <w:rFonts w:cs="Times New Roman"/>
        </w:rPr>
        <w:t>–688. https://doi.org/10.1038/s41587-020-0548-6</w:t>
      </w:r>
    </w:p>
    <w:p w14:paraId="6A682A4A" w14:textId="77777777" w:rsidR="00230C54" w:rsidRPr="00230C54" w:rsidRDefault="00230C54" w:rsidP="00230C54">
      <w:pPr>
        <w:pStyle w:val="Bibliography"/>
        <w:rPr>
          <w:rFonts w:cs="Times New Roman"/>
        </w:rPr>
      </w:pPr>
      <w:r w:rsidRPr="00230C54">
        <w:rPr>
          <w:rFonts w:cs="Times New Roman"/>
        </w:rPr>
        <w:t xml:space="preserve">6. </w:t>
      </w:r>
      <w:r w:rsidRPr="00230C54">
        <w:rPr>
          <w:rFonts w:cs="Times New Roman"/>
        </w:rPr>
        <w:tab/>
        <w:t xml:space="preserve">R Core Team. R: A language and environment for statistical computing. Vienna, Austria: R Foundation for Statistical Computing, 2022. </w:t>
      </w:r>
    </w:p>
    <w:p w14:paraId="392B41DC" w14:textId="77777777" w:rsidR="00230C54" w:rsidRPr="00230C54" w:rsidRDefault="00230C54" w:rsidP="00230C54">
      <w:pPr>
        <w:pStyle w:val="Bibliography"/>
        <w:rPr>
          <w:rFonts w:cs="Times New Roman"/>
        </w:rPr>
      </w:pPr>
      <w:r w:rsidRPr="00230C54">
        <w:rPr>
          <w:rFonts w:cs="Times New Roman"/>
        </w:rPr>
        <w:t xml:space="preserve">7. </w:t>
      </w:r>
      <w:r w:rsidRPr="00230C54">
        <w:rPr>
          <w:rFonts w:cs="Times New Roman"/>
        </w:rPr>
        <w:tab/>
        <w:t xml:space="preserve">RStudio Team. RStudio: Integrated Development Environment for R. Boston, MA: RStudio, PBC., 2020. </w:t>
      </w:r>
    </w:p>
    <w:p w14:paraId="4B8A5AC1" w14:textId="77777777" w:rsidR="00230C54" w:rsidRPr="00230C54" w:rsidRDefault="00230C54" w:rsidP="00230C54">
      <w:pPr>
        <w:pStyle w:val="Bibliography"/>
        <w:rPr>
          <w:rFonts w:cs="Times New Roman"/>
        </w:rPr>
      </w:pPr>
      <w:r w:rsidRPr="00230C54">
        <w:rPr>
          <w:rFonts w:cs="Times New Roman"/>
        </w:rPr>
        <w:t xml:space="preserve">8. </w:t>
      </w:r>
      <w:r w:rsidRPr="00230C54">
        <w:rPr>
          <w:rFonts w:cs="Times New Roman"/>
        </w:rPr>
        <w:tab/>
        <w:t xml:space="preserve">Wickham H. </w:t>
      </w:r>
      <w:proofErr w:type="spellStart"/>
      <w:r w:rsidRPr="00230C54">
        <w:rPr>
          <w:rFonts w:cs="Times New Roman"/>
        </w:rPr>
        <w:t>tidyverse</w:t>
      </w:r>
      <w:proofErr w:type="spellEnd"/>
      <w:r w:rsidRPr="00230C54">
        <w:rPr>
          <w:rFonts w:cs="Times New Roman"/>
        </w:rPr>
        <w:t xml:space="preserve">: Easily install and load the </w:t>
      </w:r>
      <w:proofErr w:type="spellStart"/>
      <w:r w:rsidRPr="00230C54">
        <w:rPr>
          <w:rFonts w:cs="Times New Roman"/>
        </w:rPr>
        <w:t>tidyverse</w:t>
      </w:r>
      <w:proofErr w:type="spellEnd"/>
      <w:r w:rsidRPr="00230C54">
        <w:rPr>
          <w:rFonts w:cs="Times New Roman"/>
        </w:rPr>
        <w:t xml:space="preserve">. 2023. </w:t>
      </w:r>
    </w:p>
    <w:p w14:paraId="15C8830B" w14:textId="77777777" w:rsidR="00230C54" w:rsidRPr="00230C54" w:rsidRDefault="00230C54" w:rsidP="00230C54">
      <w:pPr>
        <w:pStyle w:val="Bibliography"/>
        <w:rPr>
          <w:rFonts w:cs="Times New Roman"/>
        </w:rPr>
      </w:pPr>
      <w:r w:rsidRPr="00230C54">
        <w:rPr>
          <w:rFonts w:cs="Times New Roman"/>
        </w:rPr>
        <w:t xml:space="preserve">9. </w:t>
      </w:r>
      <w:r w:rsidRPr="00230C54">
        <w:rPr>
          <w:rFonts w:cs="Times New Roman"/>
        </w:rPr>
        <w:tab/>
        <w:t xml:space="preserve">McMurdie PJ, Holmes S. </w:t>
      </w:r>
      <w:proofErr w:type="spellStart"/>
      <w:r w:rsidRPr="00230C54">
        <w:rPr>
          <w:rFonts w:cs="Times New Roman"/>
        </w:rPr>
        <w:t>phyloseq</w:t>
      </w:r>
      <w:proofErr w:type="spellEnd"/>
      <w:r w:rsidRPr="00230C54">
        <w:rPr>
          <w:rFonts w:cs="Times New Roman"/>
        </w:rPr>
        <w:t xml:space="preserve">: An R package for reproducible interactive analysis and graphics of microbiome census data. </w:t>
      </w:r>
      <w:proofErr w:type="spellStart"/>
      <w:r w:rsidRPr="00230C54">
        <w:rPr>
          <w:rFonts w:cs="Times New Roman"/>
          <w:i/>
          <w:iCs/>
        </w:rPr>
        <w:t>PLoS</w:t>
      </w:r>
      <w:proofErr w:type="spellEnd"/>
      <w:r w:rsidRPr="00230C54">
        <w:rPr>
          <w:rFonts w:cs="Times New Roman"/>
          <w:i/>
          <w:iCs/>
        </w:rPr>
        <w:t xml:space="preserve"> ONE</w:t>
      </w:r>
      <w:r w:rsidRPr="00230C54">
        <w:rPr>
          <w:rFonts w:cs="Times New Roman"/>
        </w:rPr>
        <w:t xml:space="preserve"> 2013;</w:t>
      </w:r>
      <w:proofErr w:type="gramStart"/>
      <w:r w:rsidRPr="00230C54">
        <w:rPr>
          <w:rFonts w:cs="Times New Roman"/>
          <w:b/>
          <w:bCs/>
        </w:rPr>
        <w:t>8</w:t>
      </w:r>
      <w:r w:rsidRPr="00230C54">
        <w:rPr>
          <w:rFonts w:cs="Times New Roman"/>
        </w:rPr>
        <w:t>:e</w:t>
      </w:r>
      <w:proofErr w:type="gramEnd"/>
      <w:r w:rsidRPr="00230C54">
        <w:rPr>
          <w:rFonts w:cs="Times New Roman"/>
        </w:rPr>
        <w:t xml:space="preserve">61217. </w:t>
      </w:r>
    </w:p>
    <w:p w14:paraId="48580A2C" w14:textId="77777777" w:rsidR="00230C54" w:rsidRPr="00230C54" w:rsidRDefault="00230C54" w:rsidP="00230C54">
      <w:pPr>
        <w:pStyle w:val="Bibliography"/>
        <w:rPr>
          <w:rFonts w:cs="Times New Roman"/>
        </w:rPr>
      </w:pPr>
      <w:r w:rsidRPr="00230C54">
        <w:rPr>
          <w:rFonts w:cs="Times New Roman"/>
        </w:rPr>
        <w:t xml:space="preserve">10. </w:t>
      </w:r>
      <w:r w:rsidRPr="00230C54">
        <w:rPr>
          <w:rFonts w:cs="Times New Roman"/>
        </w:rPr>
        <w:tab/>
        <w:t xml:space="preserve">Oksanen J et al. vegan: Community ecology package. 2022. </w:t>
      </w:r>
    </w:p>
    <w:p w14:paraId="748B1744" w14:textId="77777777" w:rsidR="00230C54" w:rsidRPr="00230C54" w:rsidRDefault="00230C54" w:rsidP="00230C54">
      <w:pPr>
        <w:pStyle w:val="Bibliography"/>
        <w:rPr>
          <w:rFonts w:cs="Times New Roman"/>
        </w:rPr>
      </w:pPr>
      <w:r w:rsidRPr="00230C54">
        <w:rPr>
          <w:rFonts w:cs="Times New Roman"/>
        </w:rPr>
        <w:lastRenderedPageBreak/>
        <w:t xml:space="preserve">11. </w:t>
      </w:r>
      <w:r w:rsidRPr="00230C54">
        <w:rPr>
          <w:rFonts w:cs="Times New Roman"/>
        </w:rPr>
        <w:tab/>
        <w:t xml:space="preserve">Chen J et al. Associating microbiome composition with environmental covariates using generalized </w:t>
      </w:r>
      <w:proofErr w:type="spellStart"/>
      <w:r w:rsidRPr="00230C54">
        <w:rPr>
          <w:rFonts w:cs="Times New Roman"/>
        </w:rPr>
        <w:t>UniFrac</w:t>
      </w:r>
      <w:proofErr w:type="spellEnd"/>
      <w:r w:rsidRPr="00230C54">
        <w:rPr>
          <w:rFonts w:cs="Times New Roman"/>
        </w:rPr>
        <w:t xml:space="preserve"> distances. </w:t>
      </w:r>
      <w:r w:rsidRPr="00230C54">
        <w:rPr>
          <w:rFonts w:cs="Times New Roman"/>
          <w:i/>
          <w:iCs/>
        </w:rPr>
        <w:t>Bioinformatics</w:t>
      </w:r>
      <w:r w:rsidRPr="00230C54">
        <w:rPr>
          <w:rFonts w:cs="Times New Roman"/>
        </w:rPr>
        <w:t xml:space="preserve"> </w:t>
      </w:r>
      <w:proofErr w:type="gramStart"/>
      <w:r w:rsidRPr="00230C54">
        <w:rPr>
          <w:rFonts w:cs="Times New Roman"/>
        </w:rPr>
        <w:t>2012;</w:t>
      </w:r>
      <w:r w:rsidRPr="00230C54">
        <w:rPr>
          <w:rFonts w:cs="Times New Roman"/>
          <w:b/>
          <w:bCs/>
        </w:rPr>
        <w:t>28</w:t>
      </w:r>
      <w:r w:rsidRPr="00230C54">
        <w:rPr>
          <w:rFonts w:cs="Times New Roman"/>
        </w:rPr>
        <w:t>:2106</w:t>
      </w:r>
      <w:proofErr w:type="gramEnd"/>
      <w:r w:rsidRPr="00230C54">
        <w:rPr>
          <w:rFonts w:cs="Times New Roman"/>
        </w:rPr>
        <w:t>–2113. https://doi.org/10.1093/bioinformatics/bts342</w:t>
      </w:r>
    </w:p>
    <w:p w14:paraId="17089161" w14:textId="77777777" w:rsidR="00230C54" w:rsidRPr="00230C54" w:rsidRDefault="00230C54" w:rsidP="00230C54">
      <w:pPr>
        <w:pStyle w:val="Bibliography"/>
        <w:rPr>
          <w:rFonts w:cs="Times New Roman"/>
        </w:rPr>
      </w:pPr>
      <w:r w:rsidRPr="00230C54">
        <w:rPr>
          <w:rFonts w:cs="Times New Roman"/>
        </w:rPr>
        <w:t xml:space="preserve">12. </w:t>
      </w:r>
      <w:r w:rsidRPr="00230C54">
        <w:rPr>
          <w:rFonts w:cs="Times New Roman"/>
        </w:rPr>
        <w:tab/>
        <w:t xml:space="preserve">Xu S et al. </w:t>
      </w:r>
      <w:proofErr w:type="spellStart"/>
      <w:r w:rsidRPr="00230C54">
        <w:rPr>
          <w:rFonts w:cs="Times New Roman"/>
        </w:rPr>
        <w:t>Ggtree</w:t>
      </w:r>
      <w:proofErr w:type="spellEnd"/>
      <w:r w:rsidRPr="00230C54">
        <w:rPr>
          <w:rFonts w:cs="Times New Roman"/>
        </w:rPr>
        <w:t xml:space="preserve">: A serialized data object for visualization of a phylogenetic tree and annotation data. </w:t>
      </w:r>
      <w:proofErr w:type="spellStart"/>
      <w:r w:rsidRPr="00230C54">
        <w:rPr>
          <w:rFonts w:cs="Times New Roman"/>
          <w:i/>
          <w:iCs/>
        </w:rPr>
        <w:t>iMeta</w:t>
      </w:r>
      <w:proofErr w:type="spellEnd"/>
      <w:r w:rsidRPr="00230C54">
        <w:rPr>
          <w:rFonts w:cs="Times New Roman"/>
        </w:rPr>
        <w:t xml:space="preserve"> 2022;</w:t>
      </w:r>
      <w:proofErr w:type="gramStart"/>
      <w:r w:rsidRPr="00230C54">
        <w:rPr>
          <w:rFonts w:cs="Times New Roman"/>
          <w:b/>
          <w:bCs/>
        </w:rPr>
        <w:t>1</w:t>
      </w:r>
      <w:r w:rsidRPr="00230C54">
        <w:rPr>
          <w:rFonts w:cs="Times New Roman"/>
        </w:rPr>
        <w:t>:e</w:t>
      </w:r>
      <w:proofErr w:type="gramEnd"/>
      <w:r w:rsidRPr="00230C54">
        <w:rPr>
          <w:rFonts w:cs="Times New Roman"/>
        </w:rPr>
        <w:t>56. https://doi.org/10.1002/imt2.56</w:t>
      </w:r>
    </w:p>
    <w:p w14:paraId="3EBDEB83" w14:textId="77777777" w:rsidR="00230C54" w:rsidRPr="00230C54" w:rsidRDefault="00230C54" w:rsidP="00230C54">
      <w:pPr>
        <w:pStyle w:val="Bibliography"/>
        <w:rPr>
          <w:rFonts w:cs="Times New Roman"/>
        </w:rPr>
      </w:pPr>
      <w:r w:rsidRPr="00230C54">
        <w:rPr>
          <w:rFonts w:cs="Times New Roman"/>
        </w:rPr>
        <w:t xml:space="preserve">13. </w:t>
      </w:r>
      <w:r w:rsidRPr="00230C54">
        <w:rPr>
          <w:rFonts w:cs="Times New Roman"/>
        </w:rPr>
        <w:tab/>
        <w:t xml:space="preserve">Pedersen TL. patchwork: The composer of plots. 2024. </w:t>
      </w:r>
    </w:p>
    <w:p w14:paraId="1700E00D" w14:textId="77777777" w:rsidR="00230C54" w:rsidRPr="00230C54" w:rsidRDefault="00230C54" w:rsidP="00230C54">
      <w:pPr>
        <w:pStyle w:val="Bibliography"/>
        <w:rPr>
          <w:rFonts w:cs="Times New Roman"/>
        </w:rPr>
      </w:pPr>
      <w:r w:rsidRPr="00230C54">
        <w:rPr>
          <w:rFonts w:cs="Times New Roman"/>
        </w:rPr>
        <w:t xml:space="preserve">14. </w:t>
      </w:r>
      <w:r w:rsidRPr="00230C54">
        <w:rPr>
          <w:rFonts w:cs="Times New Roman"/>
        </w:rPr>
        <w:tab/>
        <w:t xml:space="preserve">Blake K. </w:t>
      </w:r>
      <w:proofErr w:type="spellStart"/>
      <w:r w:rsidRPr="00230C54">
        <w:rPr>
          <w:rFonts w:cs="Times New Roman"/>
        </w:rPr>
        <w:t>NatParksPalettes</w:t>
      </w:r>
      <w:proofErr w:type="spellEnd"/>
      <w:r w:rsidRPr="00230C54">
        <w:rPr>
          <w:rFonts w:cs="Times New Roman"/>
        </w:rPr>
        <w:t xml:space="preserve">: Color palettes inspired by national parks. 2022. </w:t>
      </w:r>
    </w:p>
    <w:p w14:paraId="17A015F0" w14:textId="77777777" w:rsidR="00230C54" w:rsidRPr="00230C54" w:rsidRDefault="00230C54" w:rsidP="00230C54">
      <w:pPr>
        <w:pStyle w:val="Bibliography"/>
        <w:rPr>
          <w:rFonts w:cs="Times New Roman"/>
        </w:rPr>
      </w:pPr>
      <w:r w:rsidRPr="00230C54">
        <w:rPr>
          <w:rFonts w:cs="Times New Roman"/>
        </w:rPr>
        <w:t xml:space="preserve">15. </w:t>
      </w:r>
      <w:r w:rsidRPr="00230C54">
        <w:rPr>
          <w:rFonts w:cs="Times New Roman"/>
        </w:rPr>
        <w:tab/>
        <w:t xml:space="preserve">Paradis E et al. ape: Analyses of phylogenetics and evolution. 2023. </w:t>
      </w:r>
    </w:p>
    <w:p w14:paraId="7376490A" w14:textId="77777777" w:rsidR="00230C54" w:rsidRPr="00230C54" w:rsidRDefault="00230C54" w:rsidP="00230C54">
      <w:pPr>
        <w:pStyle w:val="Bibliography"/>
        <w:rPr>
          <w:rFonts w:cs="Times New Roman"/>
        </w:rPr>
      </w:pPr>
      <w:r w:rsidRPr="00230C54">
        <w:rPr>
          <w:rFonts w:cs="Times New Roman"/>
        </w:rPr>
        <w:t xml:space="preserve">16. </w:t>
      </w:r>
      <w:r w:rsidRPr="00230C54">
        <w:rPr>
          <w:rFonts w:cs="Times New Roman"/>
        </w:rPr>
        <w:tab/>
        <w:t xml:space="preserve">Robinson D, Hayes A, Couch S. broom: Convert statistical objects into tidy </w:t>
      </w:r>
      <w:proofErr w:type="spellStart"/>
      <w:r w:rsidRPr="00230C54">
        <w:rPr>
          <w:rFonts w:cs="Times New Roman"/>
        </w:rPr>
        <w:t>tibbles</w:t>
      </w:r>
      <w:proofErr w:type="spellEnd"/>
      <w:r w:rsidRPr="00230C54">
        <w:rPr>
          <w:rFonts w:cs="Times New Roman"/>
        </w:rPr>
        <w:t xml:space="preserve">. 2023. </w:t>
      </w:r>
    </w:p>
    <w:p w14:paraId="1BDCEEF5" w14:textId="77777777" w:rsidR="00230C54" w:rsidRPr="00230C54" w:rsidRDefault="00230C54" w:rsidP="00230C54">
      <w:pPr>
        <w:pStyle w:val="Bibliography"/>
        <w:rPr>
          <w:rFonts w:cs="Times New Roman"/>
        </w:rPr>
      </w:pPr>
      <w:r w:rsidRPr="00230C54">
        <w:rPr>
          <w:rFonts w:cs="Times New Roman"/>
        </w:rPr>
        <w:t xml:space="preserve">17. </w:t>
      </w:r>
      <w:r w:rsidRPr="00230C54">
        <w:rPr>
          <w:rFonts w:cs="Times New Roman"/>
        </w:rPr>
        <w:tab/>
        <w:t xml:space="preserve">Kuhn M, Jackson S, </w:t>
      </w:r>
      <w:proofErr w:type="spellStart"/>
      <w:r w:rsidRPr="00230C54">
        <w:rPr>
          <w:rFonts w:cs="Times New Roman"/>
        </w:rPr>
        <w:t>Cimentada</w:t>
      </w:r>
      <w:proofErr w:type="spellEnd"/>
      <w:r w:rsidRPr="00230C54">
        <w:rPr>
          <w:rFonts w:cs="Times New Roman"/>
        </w:rPr>
        <w:t xml:space="preserve"> J. </w:t>
      </w:r>
      <w:proofErr w:type="spellStart"/>
      <w:r w:rsidRPr="00230C54">
        <w:rPr>
          <w:rFonts w:cs="Times New Roman"/>
        </w:rPr>
        <w:t>corrr</w:t>
      </w:r>
      <w:proofErr w:type="spellEnd"/>
      <w:r w:rsidRPr="00230C54">
        <w:rPr>
          <w:rFonts w:cs="Times New Roman"/>
        </w:rPr>
        <w:t xml:space="preserve">: Correlations in R. 2022. </w:t>
      </w:r>
    </w:p>
    <w:p w14:paraId="05C7FD42" w14:textId="77777777" w:rsidR="00230C54" w:rsidRPr="00230C54" w:rsidRDefault="00230C54" w:rsidP="00230C54">
      <w:pPr>
        <w:pStyle w:val="Bibliography"/>
        <w:rPr>
          <w:rFonts w:cs="Times New Roman"/>
        </w:rPr>
      </w:pPr>
      <w:r w:rsidRPr="00230C54">
        <w:rPr>
          <w:rFonts w:cs="Times New Roman"/>
        </w:rPr>
        <w:t xml:space="preserve">18. </w:t>
      </w:r>
      <w:r w:rsidRPr="00230C54">
        <w:rPr>
          <w:rFonts w:cs="Times New Roman"/>
        </w:rPr>
        <w:tab/>
      </w:r>
      <w:proofErr w:type="spellStart"/>
      <w:r w:rsidRPr="00230C54">
        <w:rPr>
          <w:rFonts w:cs="Times New Roman"/>
        </w:rPr>
        <w:t>Ushey</w:t>
      </w:r>
      <w:proofErr w:type="spellEnd"/>
      <w:r w:rsidRPr="00230C54">
        <w:rPr>
          <w:rFonts w:cs="Times New Roman"/>
        </w:rPr>
        <w:t xml:space="preserve"> K, Wickham H. </w:t>
      </w:r>
      <w:proofErr w:type="spellStart"/>
      <w:r w:rsidRPr="00230C54">
        <w:rPr>
          <w:rFonts w:cs="Times New Roman"/>
        </w:rPr>
        <w:t>renv</w:t>
      </w:r>
      <w:proofErr w:type="spellEnd"/>
      <w:r w:rsidRPr="00230C54">
        <w:rPr>
          <w:rFonts w:cs="Times New Roman"/>
        </w:rPr>
        <w:t xml:space="preserve">: Project environments. 2024. </w:t>
      </w:r>
    </w:p>
    <w:p w14:paraId="644B6EB1" w14:textId="77777777" w:rsidR="00230C54" w:rsidRPr="00230C54" w:rsidRDefault="00230C54" w:rsidP="00230C54">
      <w:pPr>
        <w:pStyle w:val="Bibliography"/>
        <w:rPr>
          <w:rFonts w:cs="Times New Roman"/>
        </w:rPr>
      </w:pPr>
      <w:r w:rsidRPr="00230C54">
        <w:rPr>
          <w:rFonts w:cs="Times New Roman"/>
        </w:rPr>
        <w:t xml:space="preserve">19. </w:t>
      </w:r>
      <w:r w:rsidRPr="00230C54">
        <w:rPr>
          <w:rFonts w:cs="Times New Roman"/>
        </w:rPr>
        <w:tab/>
      </w:r>
      <w:proofErr w:type="spellStart"/>
      <w:r w:rsidRPr="00230C54">
        <w:rPr>
          <w:rFonts w:cs="Times New Roman"/>
        </w:rPr>
        <w:t>Kassambara</w:t>
      </w:r>
      <w:proofErr w:type="spellEnd"/>
      <w:r w:rsidRPr="00230C54">
        <w:rPr>
          <w:rFonts w:cs="Times New Roman"/>
        </w:rPr>
        <w:t xml:space="preserve"> A. </w:t>
      </w:r>
      <w:proofErr w:type="spellStart"/>
      <w:r w:rsidRPr="00230C54">
        <w:rPr>
          <w:rFonts w:cs="Times New Roman"/>
        </w:rPr>
        <w:t>ggpubr</w:t>
      </w:r>
      <w:proofErr w:type="spellEnd"/>
      <w:r w:rsidRPr="00230C54">
        <w:rPr>
          <w:rFonts w:cs="Times New Roman"/>
        </w:rPr>
        <w:t xml:space="preserve">: ggplot2 based publication ready plots. 2023. </w:t>
      </w:r>
    </w:p>
    <w:p w14:paraId="3F9CBFBD" w14:textId="3CE27277" w:rsidR="00230C54" w:rsidRPr="00230C54" w:rsidRDefault="00230C54" w:rsidP="00147DD2">
      <w:pPr>
        <w:rPr>
          <w:b/>
          <w:bCs/>
        </w:rPr>
      </w:pPr>
      <w:r>
        <w:rPr>
          <w:b/>
          <w:bCs/>
        </w:rPr>
        <w:fldChar w:fldCharType="end"/>
      </w:r>
      <w:bookmarkEnd w:id="0"/>
      <w:bookmarkEnd w:id="2"/>
      <w:bookmarkEnd w:id="6"/>
    </w:p>
    <w:sectPr w:rsidR="00230C54" w:rsidRPr="00230C54" w:rsidSect="00147DD2">
      <w:footerReference w:type="even" r:id="rId18"/>
      <w:footerReference w:type="default" r:id="rId19"/>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Augustus Raymond Pendleton" w:date="2025-09-29T15:30:00Z" w:initials="AP">
    <w:p w14:paraId="793B7A03" w14:textId="77777777" w:rsidR="00A4105D" w:rsidRDefault="00A4105D" w:rsidP="00A4105D">
      <w:r>
        <w:rPr>
          <w:rStyle w:val="CommentReference"/>
        </w:rPr>
        <w:annotationRef/>
      </w:r>
      <w:r>
        <w:rPr>
          <w:sz w:val="20"/>
          <w:szCs w:val="20"/>
        </w:rPr>
        <w:t>Gus add Props Bioproject, just have SRA accession rn and NCBI servers are down</w:t>
      </w:r>
    </w:p>
  </w:comment>
  <w:comment w:id="4" w:author="Augustus Raymond Pendleton" w:date="2025-09-29T15:10:00Z" w:initials="AP">
    <w:p w14:paraId="27AE29B7" w14:textId="5F39D6F3" w:rsidR="00754431" w:rsidRDefault="00754431" w:rsidP="00754431">
      <w:r>
        <w:rPr>
          <w:rStyle w:val="CommentReference"/>
        </w:rPr>
        <w:annotationRef/>
      </w:r>
      <w:r>
        <w:rPr>
          <w:sz w:val="20"/>
          <w:szCs w:val="20"/>
        </w:rPr>
        <w:t>Gus confirm this</w:t>
      </w:r>
    </w:p>
  </w:comment>
  <w:comment w:id="5" w:author="Augustus Raymond Pendleton" w:date="2025-09-28T21:02:00Z" w:initials="AP">
    <w:p w14:paraId="74C18ADA" w14:textId="73FD4896" w:rsidR="00054B18" w:rsidRDefault="00054B18" w:rsidP="00054B18">
      <w:r>
        <w:rPr>
          <w:rStyle w:val="CommentReference"/>
        </w:rPr>
        <w:annotationRef/>
      </w:r>
      <w:r>
        <w:rPr>
          <w:sz w:val="20"/>
          <w:szCs w:val="20"/>
        </w:rPr>
        <w:t>Gus: Size points by total cell count (post-Mar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93B7A03" w15:done="0"/>
  <w15:commentEx w15:paraId="27AE29B7" w15:done="0"/>
  <w15:commentEx w15:paraId="74C18A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C0B45F8" w16cex:dateUtc="2025-09-29T19:30:00Z"/>
  <w16cex:commentExtensible w16cex:durableId="4654DC5A" w16cex:dateUtc="2025-09-29T19:10:00Z"/>
  <w16cex:commentExtensible w16cex:durableId="7DA3E9A2" w16cex:dateUtc="2025-09-29T01: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93B7A03" w16cid:durableId="0C0B45F8"/>
  <w16cid:commentId w16cid:paraId="27AE29B7" w16cid:durableId="4654DC5A"/>
  <w16cid:commentId w16cid:paraId="74C18ADA" w16cid:durableId="7DA3E9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627360" w14:textId="77777777" w:rsidR="00074770" w:rsidRDefault="00074770" w:rsidP="00147DD2">
      <w:pPr>
        <w:spacing w:after="0"/>
      </w:pPr>
      <w:r>
        <w:separator/>
      </w:r>
    </w:p>
  </w:endnote>
  <w:endnote w:type="continuationSeparator" w:id="0">
    <w:p w14:paraId="438D47A5" w14:textId="77777777" w:rsidR="00074770" w:rsidRDefault="00074770" w:rsidP="00147DD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4385491"/>
      <w:docPartObj>
        <w:docPartGallery w:val="Page Numbers (Bottom of Page)"/>
        <w:docPartUnique/>
      </w:docPartObj>
    </w:sdtPr>
    <w:sdtContent>
      <w:p w14:paraId="34D0B86A" w14:textId="0FCEF025" w:rsidR="00147DD2" w:rsidRDefault="00147DD2" w:rsidP="00254A9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1B696191" w14:textId="77777777" w:rsidR="00147DD2" w:rsidRDefault="00147D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97514670"/>
      <w:docPartObj>
        <w:docPartGallery w:val="Page Numbers (Bottom of Page)"/>
        <w:docPartUnique/>
      </w:docPartObj>
    </w:sdtPr>
    <w:sdtContent>
      <w:p w14:paraId="1A486D0A" w14:textId="7C5646C6" w:rsidR="00147DD2" w:rsidRDefault="00147DD2" w:rsidP="00254A9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76CAA1" w14:textId="77777777" w:rsidR="00147DD2" w:rsidRDefault="00147D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6C07C6" w14:textId="77777777" w:rsidR="00074770" w:rsidRDefault="00074770" w:rsidP="00147DD2">
      <w:pPr>
        <w:spacing w:after="0"/>
      </w:pPr>
      <w:r>
        <w:separator/>
      </w:r>
    </w:p>
  </w:footnote>
  <w:footnote w:type="continuationSeparator" w:id="0">
    <w:p w14:paraId="683A940A" w14:textId="77777777" w:rsidR="00074770" w:rsidRDefault="00074770" w:rsidP="00147DD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2EE454A6"/>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num w:numId="1" w16cid:durableId="211629277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gustus Raymond Pendleton">
    <w15:presenceInfo w15:providerId="AD" w15:userId="S::arp277@cornell.edu::8e2ba5de-7db6-4e90-909e-356d96f144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7C7"/>
    <w:rsid w:val="00054B18"/>
    <w:rsid w:val="0007412E"/>
    <w:rsid w:val="00074770"/>
    <w:rsid w:val="00140A51"/>
    <w:rsid w:val="0014771B"/>
    <w:rsid w:val="00147DD2"/>
    <w:rsid w:val="0018719C"/>
    <w:rsid w:val="00230C54"/>
    <w:rsid w:val="00280F5F"/>
    <w:rsid w:val="0029000C"/>
    <w:rsid w:val="00484B8C"/>
    <w:rsid w:val="00536AE4"/>
    <w:rsid w:val="00541927"/>
    <w:rsid w:val="0059681F"/>
    <w:rsid w:val="005A1920"/>
    <w:rsid w:val="006346B8"/>
    <w:rsid w:val="00754431"/>
    <w:rsid w:val="00776077"/>
    <w:rsid w:val="007A655D"/>
    <w:rsid w:val="007C3321"/>
    <w:rsid w:val="007C375A"/>
    <w:rsid w:val="007D6A7F"/>
    <w:rsid w:val="008D3DD3"/>
    <w:rsid w:val="009147AC"/>
    <w:rsid w:val="009F47C7"/>
    <w:rsid w:val="00A4105D"/>
    <w:rsid w:val="00A805AC"/>
    <w:rsid w:val="00BC6D15"/>
    <w:rsid w:val="00C41F60"/>
    <w:rsid w:val="00E06C19"/>
    <w:rsid w:val="00F71C12"/>
    <w:rsid w:val="00FC648A"/>
    <w:rsid w:val="00FE5A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3791A2"/>
  <w15:docId w15:val="{585B83B5-8220-FA49-B8CB-D22076F08B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47DD2"/>
    <w:rPr>
      <w:rFonts w:ascii="Times New Roman" w:hAnsi="Times New Roman"/>
    </w:rPr>
  </w:style>
  <w:style w:type="paragraph" w:styleId="Heading1">
    <w:name w:val="heading 1"/>
    <w:basedOn w:val="Normal"/>
    <w:next w:val="BodyText"/>
    <w:link w:val="Heading1Char"/>
    <w:uiPriority w:val="9"/>
    <w:qFormat/>
    <w:rsid w:val="00A10F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BodyText"/>
    <w:link w:val="Heading2Char"/>
    <w:uiPriority w:val="9"/>
    <w:semiHidden/>
    <w:unhideWhenUsed/>
    <w:qFormat/>
    <w:rsid w:val="00A10F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BodyText"/>
    <w:link w:val="Heading3Char"/>
    <w:uiPriority w:val="9"/>
    <w:semiHidden/>
    <w:unhideWhenUsed/>
    <w:qFormat/>
    <w:rsid w:val="00A10FD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BodyText"/>
    <w:link w:val="Heading4Char"/>
    <w:uiPriority w:val="9"/>
    <w:semiHidden/>
    <w:unhideWhenUsed/>
    <w:qFormat/>
    <w:rsid w:val="00A10FD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BodyText"/>
    <w:link w:val="Heading5Char"/>
    <w:uiPriority w:val="9"/>
    <w:semiHidden/>
    <w:unhideWhenUsed/>
    <w:qFormat/>
    <w:rsid w:val="00A10FD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BodyText"/>
    <w:link w:val="Heading6Char"/>
    <w:uiPriority w:val="9"/>
    <w:semiHidden/>
    <w:unhideWhenUsed/>
    <w:qFormat/>
    <w:rsid w:val="00A10FD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BodyText"/>
    <w:link w:val="Heading7Char"/>
    <w:uiPriority w:val="9"/>
    <w:semiHidden/>
    <w:unhideWhenUsed/>
    <w:qFormat/>
    <w:rsid w:val="00A10FD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BodyText"/>
    <w:link w:val="Heading8Char"/>
    <w:uiPriority w:val="9"/>
    <w:semiHidden/>
    <w:unhideWhenUsed/>
    <w:qFormat/>
    <w:rsid w:val="00A10FD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BodyText"/>
    <w:link w:val="Heading9Char"/>
    <w:uiPriority w:val="9"/>
    <w:semiHidden/>
    <w:unhideWhenUsed/>
    <w:qFormat/>
    <w:rsid w:val="00A10FD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rsid w:val="00A10FD9"/>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0FD9"/>
    <w:rPr>
      <w:rFonts w:asciiTheme="majorHAnsi" w:eastAsiaTheme="majorEastAsia" w:hAnsiTheme="majorHAnsi" w:cstheme="majorBidi"/>
      <w:spacing w:val="-10"/>
      <w:kern w:val="28"/>
      <w:sz w:val="56"/>
      <w:szCs w:val="56"/>
    </w:rPr>
  </w:style>
  <w:style w:type="paragraph" w:styleId="Subtitle">
    <w:name w:val="Subtitle"/>
    <w:basedOn w:val="Normal"/>
    <w:next w:val="BodyText"/>
    <w:link w:val="SubtitleChar"/>
    <w:uiPriority w:val="11"/>
    <w:qFormat/>
    <w:rsid w:val="00A10FD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0FD9"/>
    <w:rPr>
      <w:rFonts w:eastAsiaTheme="majorEastAsia" w:cstheme="majorBidi"/>
      <w:color w:val="595959" w:themeColor="text1" w:themeTint="A6"/>
      <w:spacing w:val="15"/>
      <w:sz w:val="28"/>
      <w:szCs w:val="28"/>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pPr>
      <w:tabs>
        <w:tab w:val="left" w:pos="500"/>
      </w:tabs>
      <w:spacing w:after="0" w:line="480" w:lineRule="auto"/>
      <w:ind w:left="504" w:hanging="504"/>
    </w:pPr>
  </w:style>
  <w:style w:type="character" w:customStyle="1" w:styleId="Heading1Char">
    <w:name w:val="Heading 1 Char"/>
    <w:basedOn w:val="DefaultParagraphFont"/>
    <w:link w:val="Heading1"/>
    <w:uiPriority w:val="9"/>
    <w:rsid w:val="00A10FD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10FD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10FD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10FD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10FD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0F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0F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0F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0FD9"/>
    <w:rPr>
      <w:rFonts w:eastAsiaTheme="majorEastAsia" w:cstheme="majorBidi"/>
      <w:color w:val="272727" w:themeColor="text1" w:themeTint="D8"/>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paragraph" w:customStyle="1" w:styleId="FootnoteBlockText">
    <w:name w:val="Footnote Block Text"/>
    <w:basedOn w:val="FootnoteText"/>
    <w:next w:val="FootnoteText"/>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156082" w:themeColor="accent1"/>
    </w:rPr>
  </w:style>
  <w:style w:type="paragraph" w:styleId="TOCHeading">
    <w:name w:val="TOC Heading"/>
    <w:basedOn w:val="Heading1"/>
    <w:next w:val="BodyText"/>
    <w:uiPriority w:val="39"/>
    <w:unhideWhenUsed/>
    <w:qFormat/>
    <w:pPr>
      <w:spacing w:before="240" w:line="259" w:lineRule="auto"/>
      <w:outlineLvl w:val="9"/>
    </w:p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LineNumber">
    <w:name w:val="line number"/>
    <w:basedOn w:val="DefaultParagraphFont"/>
    <w:rsid w:val="00147DD2"/>
    <w:rPr>
      <w:rFonts w:ascii="Times New Roman" w:hAnsi="Times New Roman"/>
      <w:sz w:val="20"/>
    </w:rPr>
  </w:style>
  <w:style w:type="paragraph" w:styleId="Footer">
    <w:name w:val="footer"/>
    <w:basedOn w:val="Normal"/>
    <w:link w:val="FooterChar"/>
    <w:rsid w:val="00147DD2"/>
    <w:pPr>
      <w:tabs>
        <w:tab w:val="center" w:pos="4680"/>
        <w:tab w:val="right" w:pos="9360"/>
      </w:tabs>
      <w:spacing w:after="0"/>
    </w:pPr>
  </w:style>
  <w:style w:type="character" w:customStyle="1" w:styleId="FooterChar">
    <w:name w:val="Footer Char"/>
    <w:basedOn w:val="DefaultParagraphFont"/>
    <w:link w:val="Footer"/>
    <w:rsid w:val="00147DD2"/>
    <w:rPr>
      <w:rFonts w:ascii="Times New Roman" w:hAnsi="Times New Roman"/>
    </w:rPr>
  </w:style>
  <w:style w:type="character" w:styleId="PageNumber">
    <w:name w:val="page number"/>
    <w:basedOn w:val="DefaultParagraphFont"/>
    <w:rsid w:val="00147DD2"/>
  </w:style>
  <w:style w:type="character" w:styleId="FollowedHyperlink">
    <w:name w:val="FollowedHyperlink"/>
    <w:basedOn w:val="DefaultParagraphFont"/>
    <w:rsid w:val="00FE5A7D"/>
    <w:rPr>
      <w:color w:val="96607D" w:themeColor="followedHyperlink"/>
      <w:u w:val="single"/>
    </w:rPr>
  </w:style>
  <w:style w:type="character" w:styleId="CommentReference">
    <w:name w:val="annotation reference"/>
    <w:basedOn w:val="DefaultParagraphFont"/>
    <w:rsid w:val="00054B18"/>
    <w:rPr>
      <w:sz w:val="16"/>
      <w:szCs w:val="16"/>
    </w:rPr>
  </w:style>
  <w:style w:type="paragraph" w:styleId="CommentText">
    <w:name w:val="annotation text"/>
    <w:basedOn w:val="Normal"/>
    <w:link w:val="CommentTextChar"/>
    <w:rsid w:val="00054B18"/>
    <w:rPr>
      <w:sz w:val="20"/>
      <w:szCs w:val="20"/>
    </w:rPr>
  </w:style>
  <w:style w:type="character" w:customStyle="1" w:styleId="CommentTextChar">
    <w:name w:val="Comment Text Char"/>
    <w:basedOn w:val="DefaultParagraphFont"/>
    <w:link w:val="CommentText"/>
    <w:rsid w:val="00054B18"/>
    <w:rPr>
      <w:rFonts w:ascii="Times New Roman" w:hAnsi="Times New Roman"/>
      <w:sz w:val="20"/>
      <w:szCs w:val="20"/>
    </w:rPr>
  </w:style>
  <w:style w:type="paragraph" w:styleId="CommentSubject">
    <w:name w:val="annotation subject"/>
    <w:basedOn w:val="CommentText"/>
    <w:next w:val="CommentText"/>
    <w:link w:val="CommentSubjectChar"/>
    <w:rsid w:val="00054B18"/>
    <w:rPr>
      <w:b/>
      <w:bCs/>
    </w:rPr>
  </w:style>
  <w:style w:type="character" w:customStyle="1" w:styleId="CommentSubjectChar">
    <w:name w:val="Comment Subject Char"/>
    <w:basedOn w:val="CommentTextChar"/>
    <w:link w:val="CommentSubject"/>
    <w:rsid w:val="00054B18"/>
    <w:rPr>
      <w:rFonts w:ascii="Times New Roman" w:hAnsi="Times New Roman"/>
      <w:b/>
      <w:bCs/>
      <w:sz w:val="20"/>
      <w:szCs w:val="20"/>
    </w:rPr>
  </w:style>
  <w:style w:type="character" w:styleId="PlaceholderText">
    <w:name w:val="Placeholder Text"/>
    <w:basedOn w:val="DefaultParagraphFont"/>
    <w:rsid w:val="00776077"/>
    <w:rPr>
      <w:color w:val="666666"/>
    </w:rPr>
  </w:style>
  <w:style w:type="character" w:styleId="UnresolvedMention">
    <w:name w:val="Unresolved Mention"/>
    <w:basedOn w:val="DefaultParagraphFont"/>
    <w:uiPriority w:val="99"/>
    <w:semiHidden/>
    <w:unhideWhenUsed/>
    <w:rsid w:val="007C37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yperlink" Target="https://www.ncbi.nlm.nih.gov/bioproject/?term=PRJNA575097" TargetMode="External"/><Relationship Id="rId12" Type="http://schemas.openxmlformats.org/officeDocument/2006/relationships/image" Target="media/image1.png"/><Relationship Id="rId17" Type="http://schemas.openxmlformats.org/officeDocument/2006/relationships/hyperlink" Target="https://github.com/MarschmiLab/GUniFrac" TargetMode="Externa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29</TotalTime>
  <Pages>12</Pages>
  <Words>5583</Words>
  <Characters>31826</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ugustus Raymond Pendleton</dc:creator>
  <cp:keywords/>
  <cp:lastModifiedBy>Augustus Raymond Pendleton</cp:lastModifiedBy>
  <cp:revision>18</cp:revision>
  <dcterms:created xsi:type="dcterms:W3CDTF">2025-09-29T00:36:00Z</dcterms:created>
  <dcterms:modified xsi:type="dcterms:W3CDTF">2025-09-29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ditor_options">
    <vt:lpwstr/>
  </property>
  <property fmtid="{D5CDD505-2E9C-101B-9397-08002B2CF9AE}" pid="3" name="output">
    <vt:lpwstr>word_document</vt:lpwstr>
  </property>
  <property fmtid="{D5CDD505-2E9C-101B-9397-08002B2CF9AE}" pid="4" name="ZOTERO_PREF_1">
    <vt:lpwstr>&lt;data data-version="3" zotero-version="7.0.26"&gt;&lt;session id="9isjVt52"/&gt;&lt;style id="http://www.zotero.org/styles/the-isme-journal" hasBibliography="1" bibliographyStyleHasBeenSet="1"/&gt;&lt;prefs&gt;&lt;pref name="fieldType" value="Field"/&gt;&lt;/prefs&gt;&lt;/data&gt;</vt:lpwstr>
  </property>
</Properties>
</file>